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F43C00" w:rsidP="00637863">
      <w:pPr>
        <w:pStyle w:val="Heading1"/>
      </w:pPr>
      <w:r>
        <w:t>Importance of Social Interactions:</w:t>
      </w:r>
      <w:r>
        <w:tab/>
      </w:r>
    </w:p>
    <w:p w:rsidR="00101FBF" w:rsidRDefault="00637863" w:rsidP="002A5FD8">
      <w:pPr>
        <w:rPr>
          <w:color w:val="FF0000"/>
        </w:rPr>
      </w:pPr>
      <w:r w:rsidRPr="00D141E3">
        <w:rPr>
          <w:color w:val="FF0000"/>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Pr>
          <w:color w:val="FF0000"/>
        </w:rPr>
        <w:t>Sociologists believe that social interactions are the underpinnings of over modern society and g</w:t>
      </w:r>
      <w:r w:rsidRPr="00D141E3">
        <w:rPr>
          <w:color w:val="FF0000"/>
        </w:rPr>
        <w:t>ood social skills begin to develop at an early age and are essential for social development and acceptance</w:t>
      </w:r>
      <w:r w:rsidR="000F41A2">
        <w:rPr>
          <w:color w:val="FF0000"/>
        </w:rPr>
        <w:t xml:space="preserve"> within our society </w:t>
      </w:r>
      <w:r w:rsidR="00631A9C">
        <w:rPr>
          <w:color w:val="FF0000"/>
        </w:rPr>
        <w:fldChar w:fldCharType="begin"/>
      </w:r>
      <w:r w:rsidR="000F41A2">
        <w:rPr>
          <w:color w:val="FF0000"/>
        </w:rPr>
        <w:instrText xml:space="preserve"> ADDIN ZOTERO_ITEM {"sort":true,"citationItems":[{"uri":["http://zotero.org/users/local/cBuE6Qc1/items/AQNBFQ9R"]}]} </w:instrText>
      </w:r>
      <w:r w:rsidR="00631A9C">
        <w:rPr>
          <w:color w:val="FF0000"/>
        </w:rPr>
        <w:fldChar w:fldCharType="separate"/>
      </w:r>
      <w:r w:rsidR="00AA5A41" w:rsidRPr="00AA5A41">
        <w:rPr>
          <w:rFonts w:cs="Times"/>
        </w:rPr>
        <w:t>[1]</w:t>
      </w:r>
      <w:r w:rsidR="00631A9C">
        <w:rPr>
          <w:color w:val="FF0000"/>
        </w:rPr>
        <w:fldChar w:fldCharType="end"/>
      </w:r>
      <w:r w:rsidR="000F41A2">
        <w:rPr>
          <w:color w:val="FF0000"/>
        </w:rPr>
        <w:t>.</w:t>
      </w:r>
      <w:r w:rsidRPr="00D141E3">
        <w:rPr>
          <w:color w:val="FF0000"/>
        </w:rPr>
        <w:t xml:space="preserve"> </w:t>
      </w:r>
      <w:r w:rsidR="004121C3" w:rsidRPr="00D141E3">
        <w:rPr>
          <w:color w:val="FF0000"/>
        </w:rPr>
        <w:t>Social interactions refer to all forms of interpersonal communication between the participants. This could be bilateral (between two individuals) or group interactions (between multiple people).</w:t>
      </w:r>
      <w:r w:rsidR="00D76381" w:rsidRPr="00D141E3">
        <w:rPr>
          <w:color w:val="FF0000"/>
        </w:rPr>
        <w:t xml:space="preserve"> </w:t>
      </w:r>
      <w:r w:rsidR="000E2406" w:rsidRPr="00D141E3">
        <w:rPr>
          <w:color w:val="FF0000"/>
        </w:rPr>
        <w:t xml:space="preserve">Irrespective, all the </w:t>
      </w:r>
      <w:r w:rsidR="00101FBF">
        <w:rPr>
          <w:color w:val="FF0000"/>
        </w:rPr>
        <w:t xml:space="preserve">participants are engaged in continuous exchange of social information through their behaviors, mannerisms, gaze, posture, proxemics and kinesis </w:t>
      </w:r>
      <w:r w:rsidR="00631A9C">
        <w:rPr>
          <w:color w:val="FF0000"/>
        </w:rPr>
        <w:fldChar w:fldCharType="begin"/>
      </w:r>
      <w:r w:rsidR="00101FBF">
        <w:rPr>
          <w:color w:val="FF0000"/>
        </w:rPr>
        <w:instrText xml:space="preserve"> ADDIN ZOTERO_ITEM {"sort":true,"citationItems":[{"uri":["http://zotero.org/users/local/cBuE6Qc1/items/U2GFDZ3N"]}]} </w:instrText>
      </w:r>
      <w:r w:rsidR="00631A9C">
        <w:rPr>
          <w:color w:val="FF0000"/>
        </w:rPr>
        <w:fldChar w:fldCharType="separate"/>
      </w:r>
      <w:r w:rsidR="00AA5A41" w:rsidRPr="00AA5A41">
        <w:rPr>
          <w:rFonts w:cs="Times"/>
        </w:rPr>
        <w:t>[2]</w:t>
      </w:r>
      <w:r w:rsidR="00631A9C">
        <w:rPr>
          <w:color w:val="FF0000"/>
        </w:rPr>
        <w:fldChar w:fldCharType="end"/>
      </w:r>
      <w:r w:rsidR="00101FBF">
        <w:rPr>
          <w:color w:val="FF0000"/>
        </w:rPr>
        <w:t>.</w:t>
      </w:r>
      <w:r w:rsidR="00495064">
        <w:rPr>
          <w:color w:val="FF0000"/>
        </w:rPr>
        <w:t xml:space="preserve"> </w:t>
      </w:r>
    </w:p>
    <w:p w:rsidR="002A5FD8" w:rsidRPr="00D141E3" w:rsidRDefault="002A5FD8" w:rsidP="002A5FD8">
      <w:pPr>
        <w:rPr>
          <w:color w:val="FF0000"/>
        </w:rPr>
      </w:pPr>
    </w:p>
    <w:p w:rsidR="002A5FD8" w:rsidRDefault="00F43C00" w:rsidP="002A5FD8">
      <w:pPr>
        <w:pStyle w:val="Heading2"/>
      </w:pPr>
      <w:r>
        <w:tab/>
      </w:r>
      <w:r w:rsidR="006F70A3">
        <w:t>Psychological Support</w:t>
      </w:r>
      <w:r>
        <w:t>:</w:t>
      </w:r>
    </w:p>
    <w:p w:rsidR="002A5FD8" w:rsidRDefault="002A5FD8" w:rsidP="002A5FD8">
      <w:r>
        <w:t xml:space="preserve">Recent studies by Segrin et al. </w:t>
      </w:r>
      <w:fldSimple w:instr=" ADDIN ZOTERO_ITEM {&quot;sort&quot;:true,&quot;citationItems&quot;:[{&quot;uri&quot;:[&quot;http://zotero.org/users/local/cBuE6Qc1/items/64JPKIKM&quot;]}]} ">
        <w:r w:rsidR="00AA5A41" w:rsidRPr="00AA5A41">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AA5A41" w:rsidRPr="00AA5A41">
          <w:rPr>
            <w:rFonts w:cs="Times"/>
          </w:rPr>
          <w:t>[4]</w:t>
        </w:r>
      </w:fldSimple>
      <w:r w:rsidR="002C148C">
        <w:t xml:space="preserve"> </w:t>
      </w:r>
      <w:r w:rsidR="00B503BB">
        <w:t xml:space="preserve">which is a one-dimensional instrument that has been used in various studies and has been proven to have excellent reliability and validity. Loneliness was measured on the UCLA Loneliness Scale version 3 </w:t>
      </w:r>
      <w:fldSimple w:instr=" ADDIN ZOTERO_ITEM {&quot;sort&quot;:true,&quot;citationItems&quot;:[{&quot;uri&quot;:[&quot;http://zotero.org/users/local/cBuE6Qc1/items/JUP3PDDE&quot;]}]} ">
        <w:r w:rsidR="00AA5A41" w:rsidRPr="00AA5A41">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AA5A41" w:rsidRPr="00AA5A41">
          <w:rPr>
            <w:rFonts w:cs="Times"/>
          </w:rPr>
          <w:t>[6]</w:t>
        </w:r>
      </w:fldSimple>
      <w:r w:rsidR="002C148C">
        <w:t xml:space="preserve"> </w:t>
      </w:r>
      <w:r w:rsidR="00B503BB">
        <w:t xml:space="preserve">which a battery of tests administered to determine the socialization ability of an individual. </w:t>
      </w:r>
    </w:p>
    <w:p w:rsidR="002A5FD8" w:rsidRDefault="00631A9C"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higher resistance to stress and in turn higher resistance to mental breakdown. Students assessed with mild or lesser social skills were highly vulnerable to social issues as the stress increased.  </w:t>
      </w:r>
    </w:p>
    <w:p w:rsidR="002A5FD8" w:rsidRDefault="002C148C" w:rsidP="002A5FD8">
      <w:r>
        <w:lastRenderedPageBreak/>
        <w:t xml:space="preserve">Similar results were found in </w:t>
      </w:r>
      <w:r w:rsidR="00631A9C">
        <w:fldChar w:fldCharType="begin"/>
      </w:r>
      <w:r w:rsidR="00637863">
        <w:instrText xml:space="preserve"> ADDIN ZOTERO_ITEM {"sort":true,"citationItems":[{"uri":["http://zotero.org/users/local/cBuE6Qc1/items/TI3NHB3Q"]}]} </w:instrText>
      </w:r>
      <w:r w:rsidR="00631A9C">
        <w:fldChar w:fldCharType="separate"/>
      </w:r>
      <w:r w:rsidR="00AA5A41" w:rsidRPr="00AA5A41">
        <w:rPr>
          <w:rFonts w:cs="Times"/>
        </w:rPr>
        <w:t>[7]</w:t>
      </w:r>
      <w:r w:rsidR="00631A9C">
        <w:fldChar w:fldCharType="end"/>
      </w:r>
      <w:r>
        <w:t xml:space="preserve"> and the authors conclude that p</w:t>
      </w:r>
      <w:r w:rsidR="002A5FD8">
        <w:t>eople with high competence in communication are known to display immense capability towards adapting their social behavior based on others in the</w:t>
      </w:r>
      <w:r>
        <w:t>ir</w:t>
      </w:r>
      <w:r w:rsidR="002A5FD8">
        <w:t xml:space="preserve"> surrounding.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AA5A41" w:rsidRPr="00AA5A41">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AA5A41" w:rsidRPr="00AA5A41">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 and as a group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p>
    <w:p w:rsidR="002C148C" w:rsidRDefault="002C148C" w:rsidP="002A5FD8"/>
    <w:p w:rsidR="002C148C" w:rsidRDefault="002C148C" w:rsidP="002C148C">
      <w:r>
        <w:t xml:space="preserve">It is imperative that efforts be made towards understanding development and learning of social skills in humans so that effective tools can be built to cater to people with needs. </w:t>
      </w:r>
    </w:p>
    <w:p w:rsidR="002C148C" w:rsidRDefault="002C148C" w:rsidP="002A5FD8"/>
    <w:p w:rsidR="006F70A3" w:rsidRDefault="00F43C00" w:rsidP="006F70A3">
      <w:pPr>
        <w:pStyle w:val="Heading2"/>
      </w:pPr>
      <w:r>
        <w:tab/>
        <w:t>Social Intelligence:</w:t>
      </w:r>
    </w:p>
    <w:p w:rsidR="005E6130"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as defined by Howard Gardner </w:t>
      </w:r>
      <w:r w:rsidR="00631A9C">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631A9C">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0]</w:t>
      </w:r>
      <w:r w:rsidR="00631A9C">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631A9C">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631A9C">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1]</w:t>
      </w:r>
      <w:r w:rsidR="00631A9C">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631A9C">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631A9C">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2]</w:t>
      </w:r>
      <w:r w:rsidR="00631A9C">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Recently, Karl Albrecht </w:t>
      </w:r>
      <w:r w:rsidR="00631A9C">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631A9C">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3]</w:t>
      </w:r>
      <w:r w:rsidR="00631A9C">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has proposed that Social Intelligence provides for five important aspects of everyday societal inner workings, including, </w:t>
      </w:r>
      <w:r w:rsidR="000202EC" w:rsidRPr="000202EC">
        <w:rPr>
          <w:rFonts w:ascii="Times New Roman" w:eastAsiaTheme="majorEastAsia" w:hAnsi="Times New Roman" w:cs="Times New Roman"/>
          <w:bCs/>
          <w:szCs w:val="24"/>
        </w:rPr>
        <w:t xml:space="preserve">1) Situational awareness, </w:t>
      </w:r>
      <w:r w:rsidR="000202EC" w:rsidRPr="00C45801">
        <w:rPr>
          <w:rFonts w:ascii="Times New Roman" w:eastAsiaTheme="majorEastAsia" w:hAnsi="Times New Roman" w:cs="Times New Roman"/>
          <w:bCs/>
          <w:color w:val="FF0000"/>
          <w:szCs w:val="24"/>
        </w:rPr>
        <w:t>2) 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r w:rsidR="00C45801" w:rsidRPr="00C45801">
        <w:rPr>
          <w:rFonts w:ascii="Times New Roman" w:eastAsiaTheme="majorEastAsia" w:hAnsi="Times New Roman" w:cs="Times New Roman"/>
          <w:bCs/>
          <w:i/>
          <w:szCs w:val="24"/>
        </w:rPr>
        <w:t>Emotional Intelligence (EI)</w:t>
      </w:r>
      <w:r w:rsidR="00C45801" w:rsidRPr="00C45801">
        <w:rPr>
          <w:rFonts w:ascii="Times New Roman" w:eastAsiaTheme="majorEastAsia" w:hAnsi="Times New Roman" w:cs="Times New Roman"/>
          <w:bCs/>
          <w:szCs w:val="24"/>
        </w:rPr>
        <w:t xml:space="preserve"> describes the ability, capacity, skill </w:t>
      </w:r>
      <w:r w:rsidR="00C45801">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631A9C">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631A9C">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4]</w:t>
      </w:r>
      <w:r w:rsidR="00631A9C">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631A9C">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631A9C">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5]</w:t>
      </w:r>
      <w:r w:rsidR="00631A9C">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631A9C">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631A9C">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6]</w:t>
      </w:r>
      <w:r w:rsidR="00631A9C">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w:t>
      </w:r>
      <w:r w:rsidR="0010412F">
        <w:rPr>
          <w:rFonts w:ascii="Times New Roman" w:eastAsiaTheme="majorEastAsia" w:hAnsi="Times New Roman" w:cs="Times New Roman"/>
          <w:bCs/>
          <w:szCs w:val="24"/>
        </w:rPr>
        <w:t xml:space="preserve">A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provide a means to measure an individual</w:t>
      </w:r>
      <w:r w:rsidR="0010412F">
        <w:rPr>
          <w:rFonts w:ascii="Times New Roman" w:eastAsiaTheme="majorEastAsia" w:hAnsi="Times New Roman" w:cs="Times New Roman"/>
          <w:bCs/>
          <w:szCs w:val="24"/>
        </w:rPr>
        <w:t>’s social and emotional skill</w:t>
      </w:r>
      <w:r w:rsidR="005E6130">
        <w:rPr>
          <w:rFonts w:ascii="Times New Roman" w:eastAsiaTheme="majorEastAsia" w:hAnsi="Times New Roman" w:cs="Times New Roman"/>
          <w:bCs/>
          <w:szCs w:val="24"/>
        </w:rPr>
        <w:t xml:space="preserve"> and place </w:t>
      </w:r>
      <w:r w:rsidR="0010412F">
        <w:rPr>
          <w:rFonts w:ascii="Times New Roman" w:eastAsiaTheme="majorEastAsia" w:hAnsi="Times New Roman" w:cs="Times New Roman"/>
          <w:bCs/>
          <w:szCs w:val="24"/>
        </w:rPr>
        <w:t xml:space="preserve">him/her on a scale of </w:t>
      </w:r>
      <w:r w:rsidR="005E6130">
        <w:rPr>
          <w:rFonts w:ascii="Times New Roman" w:eastAsiaTheme="majorEastAsia" w:hAnsi="Times New Roman" w:cs="Times New Roman"/>
          <w:bCs/>
          <w:szCs w:val="24"/>
        </w:rPr>
        <w:t xml:space="preserve">abilities/disabilities. Most of these measurements are based on the person’s social interaction skills and the metrics correlate directly to one’s ability in initiating, maintaining and delivering appropriate social cues. </w:t>
      </w:r>
      <w:r w:rsidR="0010412F">
        <w:rPr>
          <w:rFonts w:ascii="Times New Roman" w:eastAsiaTheme="majorEastAsia" w:hAnsi="Times New Roman" w:cs="Times New Roman"/>
          <w:bCs/>
          <w:szCs w:val="24"/>
        </w:rPr>
        <w:t>Recently, these 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hile most of these disorders are still a mystery to the medical community, increasing the social interactions of the individual has shown to alleviate some of the symptom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While most SI and EI models have been theoretical in their approach to expaling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631A9C">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631A9C">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7]</w:t>
      </w:r>
      <w:r w:rsidR="00631A9C">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 in the laboratory, Helen hardly recovered any of her spatial knowledge.  However, when she was taken out of the laboratory into the real world and allowed to interact with objects and other monkeys, she regained three dimensional spatial vision within a few weeks.</w:t>
      </w:r>
      <w:r w:rsidR="00553489">
        <w:rPr>
          <w:rFonts w:ascii="Times New Roman" w:eastAsiaTheme="majorEastAsia" w:hAnsi="Times New Roman" w:cs="Times New Roman"/>
          <w:bCs/>
          <w:szCs w:val="24"/>
        </w:rPr>
        <w:t xml:space="preserve"> Humphrey argues that the interactions with other monkeys were key to Helen’s learning of spatial 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 xml:space="preserve">dvanced functional brain imaging is enabling researchers to study the workings of human brain under various functional conditions. Brothers </w:t>
      </w:r>
      <w:r w:rsidR="00631A9C">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631A9C">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8]</w:t>
      </w:r>
      <w:r w:rsidR="00631A9C">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brain regions that are dedicated to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 the orbito-frontal cortex (OFC), superior temporal gyrus (STG) and amygdala. Her work has been recently bolstered by </w:t>
      </w:r>
      <w:r w:rsidR="00631A9C">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631A9C">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9]</w:t>
      </w:r>
      <w:r w:rsidR="00631A9C">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6F70A3" w:rsidRPr="006A19E0" w:rsidRDefault="006F70A3" w:rsidP="006F70A3">
      <w:pPr>
        <w:pStyle w:val="Heading2"/>
        <w:rPr>
          <w:rFonts w:ascii="Times New Roman" w:hAnsi="Times New Roman" w:cs="Times New Roman"/>
          <w:b w:val="0"/>
          <w:color w:val="auto"/>
          <w:sz w:val="24"/>
          <w:szCs w:val="24"/>
        </w:rPr>
      </w:pPr>
    </w:p>
    <w:p w:rsidR="000F41A2" w:rsidRDefault="00F43C00" w:rsidP="006F70A3">
      <w:pPr>
        <w:pStyle w:val="Heading2"/>
      </w:pPr>
      <w:r>
        <w:t>Summary:</w:t>
      </w:r>
    </w:p>
    <w:p w:rsidR="000F41A2" w:rsidRPr="003B19D8" w:rsidRDefault="006D07BC" w:rsidP="006D07BC">
      <w:pPr>
        <w:rPr>
          <w:color w:val="FF0000"/>
        </w:rPr>
      </w:pPr>
      <w:r w:rsidRPr="003B19D8">
        <w:rPr>
          <w:color w:val="FF0000"/>
        </w:rPr>
        <w:t xml:space="preserve">In summary, social interactions are vital aspect of everyday living in our society. Humans learn through their social interactions and </w:t>
      </w:r>
      <w:r w:rsidR="003B19D8" w:rsidRPr="003B19D8">
        <w:rPr>
          <w:color w:val="FF0000"/>
        </w:rPr>
        <w:t xml:space="preserve">these interactions form the basis of our psychological balance. While sociologists and psychologists have been studying social interactions from the perspective of learning innate human behavioral models, social interaction models have not been studied from an </w:t>
      </w:r>
    </w:p>
    <w:p w:rsidR="003B19D8" w:rsidRDefault="003B19D8" w:rsidP="006D07BC"/>
    <w:p w:rsidR="000F41A2" w:rsidRDefault="000F41A2" w:rsidP="000F41A2">
      <w:pPr>
        <w:pStyle w:val="Heading1"/>
      </w:pPr>
      <w:r>
        <w:t>Non-verbal Cues:</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AA5A41" w:rsidRPr="00AA5A41">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8E7BFF" w:rsidRDefault="008E7BFF" w:rsidP="008E7BFF">
      <w:r>
        <w:lastRenderedPageBreak/>
        <w:t>From a communication point of view, nearly 64% of all information communication happens through non-verbal cues. Out of this large chunk, 48% of the communication is through visual encoding of face and body kinesis and postur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Pr="00021915" w:rsidRDefault="008E7BFF" w:rsidP="008E7BFF"/>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xml:space="preserve">, fac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AA5A41" w:rsidRPr="00AA5A41">
          <w:rPr>
            <w:rFonts w:cs="Times"/>
          </w:rPr>
          <w:t>[21]</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these </w:t>
      </w:r>
      <w:r w:rsidR="00E639AF">
        <w:t>three</w:t>
      </w:r>
      <w:r w:rsidR="00305326">
        <w:t xml:space="preserve"> channels</w:t>
      </w:r>
      <w:r w:rsidR="004052A7">
        <w:t>.</w:t>
      </w:r>
      <w:r w:rsidR="00305326">
        <w:t xml:space="preserve"> It can be seen that the face </w:t>
      </w:r>
      <w:r w:rsidR="00BC6AB0">
        <w:t>communicates the</w:t>
      </w:r>
      <w:r w:rsidR="00305326">
        <w:t xml:space="preserve"> most amount of </w:t>
      </w:r>
      <w:r w:rsidR="004628EA">
        <w:t>non-verbal cues</w:t>
      </w:r>
      <w:r w:rsidR="00305326">
        <w:t>, while the prosody (voice) forms the first channel to leak emotional information.</w:t>
      </w:r>
      <w:r w:rsidR="00712BBA">
        <w:t xml:space="preserve"> </w:t>
      </w:r>
      <w:r w:rsidR="0072753A">
        <w:t xml:space="preserve"> </w:t>
      </w:r>
    </w:p>
    <w:p w:rsidR="00712BBA" w:rsidRDefault="00631A9C"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021915" w:rsidRDefault="00021915" w:rsidP="00021915">
      <w:r>
        <w:lastRenderedPageBreak/>
        <w:t xml:space="preserve">From the perspective of </w:t>
      </w:r>
      <w:r w:rsidR="00305326">
        <w:t>decoding</w:t>
      </w:r>
      <w:r>
        <w:t xml:space="preserve"> non-verbal communication cues, the non-verbal channels can be analyzed under</w:t>
      </w:r>
      <w:r w:rsidR="003B19D8">
        <w:t xml:space="preserve">, </w:t>
      </w:r>
    </w:p>
    <w:p w:rsidR="00021915" w:rsidRDefault="003B19D8" w:rsidP="00021915">
      <w:pPr>
        <w:tabs>
          <w:tab w:val="left" w:pos="900"/>
        </w:tabs>
        <w:ind w:left="900" w:hanging="360"/>
      </w:pPr>
      <w:r>
        <w:t xml:space="preserve">a) the auditory channel (includes conscious, verbal speech and unconscious, nonverbal voice), </w:t>
      </w:r>
    </w:p>
    <w:p w:rsidR="00021915" w:rsidRDefault="003B19D8" w:rsidP="00021915">
      <w:pPr>
        <w:tabs>
          <w:tab w:val="left" w:pos="900"/>
        </w:tabs>
        <w:ind w:left="900" w:hanging="360"/>
      </w:pPr>
      <w:r>
        <w:t xml:space="preserve">b) the visual channel (includes nonverbal face and body mannerisms and gestures, which are distributed fuzzily between the conscious and unconscious mediums), </w:t>
      </w:r>
    </w:p>
    <w:p w:rsidR="00021915" w:rsidRDefault="003B19D8" w:rsidP="00021915">
      <w:pPr>
        <w:tabs>
          <w:tab w:val="left" w:pos="900"/>
        </w:tabs>
        <w:ind w:left="900" w:hanging="360"/>
      </w:pPr>
      <w:r>
        <w:t xml:space="preserve">c) the combined Audiovisual channel (includes simultaneous verbal and nonverbal communication mediums), and </w:t>
      </w:r>
    </w:p>
    <w:p w:rsidR="003B19D8" w:rsidRDefault="003B19D8" w:rsidP="00021915">
      <w:pPr>
        <w:tabs>
          <w:tab w:val="left" w:pos="900"/>
        </w:tabs>
        <w:ind w:left="900" w:hanging="360"/>
      </w:pPr>
      <w:r>
        <w:t xml:space="preserve">d) touch (includes the nonverbal conscious haptic sensory perceptions). </w:t>
      </w:r>
    </w:p>
    <w:p w:rsidR="00E639AF" w:rsidRDefault="00631A9C"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BC6AB0" w:rsidP="003B19D8"/>
    <w:p w:rsidR="00004925" w:rsidRDefault="007277C5" w:rsidP="000F41A2">
      <w:pPr>
        <w:pStyle w:val="Heading2"/>
      </w:pPr>
      <w:r>
        <w:t>Components of Non-verbal Communication:</w:t>
      </w:r>
    </w:p>
    <w:p w:rsidR="007277C5" w:rsidRDefault="007277C5" w:rsidP="007277C5">
      <w:pPr>
        <w:rPr>
          <w:bCs/>
          <w:lang w:bidi="en-US"/>
        </w:rPr>
      </w:pPr>
      <w:r w:rsidRPr="007277C5">
        <w:rPr>
          <w:bCs/>
          <w:lang w:bidi="en-US"/>
        </w:rPr>
        <w:t xml:space="preserve">In </w:t>
      </w:r>
      <w:r w:rsidR="00631A9C">
        <w:rPr>
          <w:bCs/>
          <w:lang w:bidi="en-US"/>
        </w:rPr>
        <w:fldChar w:fldCharType="begin"/>
      </w:r>
      <w:r>
        <w:rPr>
          <w:bCs/>
          <w:lang w:bidi="en-US"/>
        </w:rPr>
        <w:instrText xml:space="preserve"> ADDIN ZOTERO_ITEM {"sort":true,"citationItems":[{"position":1,"uri":["http://zotero.org/users/local/cBuE6Qc1/items/U2GFDZ3N"]}]} </w:instrText>
      </w:r>
      <w:r w:rsidR="00631A9C">
        <w:rPr>
          <w:bCs/>
          <w:lang w:bidi="en-US"/>
        </w:rPr>
        <w:fldChar w:fldCharType="separate"/>
      </w:r>
      <w:r w:rsidR="00AA5A41" w:rsidRPr="00AA5A41">
        <w:rPr>
          <w:rFonts w:cs="Times"/>
        </w:rPr>
        <w:t>[2]</w:t>
      </w:r>
      <w:r w:rsidR="00631A9C">
        <w:rPr>
          <w:bCs/>
          <w:lang w:bidi="en-US"/>
        </w:rPr>
        <w:fldChar w:fldCharType="end"/>
      </w:r>
      <w:r>
        <w:rPr>
          <w:bCs/>
          <w:lang w:bidi="en-US"/>
        </w:rPr>
        <w:t>,</w:t>
      </w:r>
      <w:r w:rsidRPr="007277C5">
        <w:rPr>
          <w:bCs/>
          <w:lang w:bidi="en-US"/>
        </w:rPr>
        <w:t xml:space="preserve"> Knapp and Hall describe nonverbal communication in three units, namely, </w:t>
      </w:r>
    </w:p>
    <w:p w:rsidR="007277C5" w:rsidRDefault="007277C5" w:rsidP="007277C5">
      <w:pPr>
        <w:rPr>
          <w:bCs/>
          <w:lang w:bidi="en-US"/>
        </w:rPr>
      </w:pPr>
      <w:r w:rsidRPr="007277C5">
        <w:rPr>
          <w:bCs/>
          <w:lang w:bidi="en-US"/>
        </w:rPr>
        <w:t xml:space="preserve">a) the communication environment, </w:t>
      </w:r>
    </w:p>
    <w:p w:rsidR="007277C5" w:rsidRDefault="007277C5" w:rsidP="007277C5">
      <w:pPr>
        <w:rPr>
          <w:bCs/>
          <w:lang w:bidi="en-US"/>
        </w:rPr>
      </w:pPr>
      <w:r w:rsidRPr="007277C5">
        <w:rPr>
          <w:bCs/>
          <w:lang w:bidi="en-US"/>
        </w:rPr>
        <w:t xml:space="preserve">2) the physical characteristics of the communicators, and </w:t>
      </w:r>
    </w:p>
    <w:p w:rsidR="007277C5" w:rsidRDefault="007277C5" w:rsidP="007277C5">
      <w:pPr>
        <w:rPr>
          <w:bCs/>
          <w:lang w:bidi="en-US"/>
        </w:rPr>
      </w:pPr>
      <w:r w:rsidRPr="007277C5">
        <w:rPr>
          <w:bCs/>
          <w:lang w:bidi="en-US"/>
        </w:rPr>
        <w:t xml:space="preserve">c) the various behaviors of the communicators. </w:t>
      </w:r>
    </w:p>
    <w:p w:rsidR="007277C5" w:rsidRPr="007277C5" w:rsidRDefault="007277C5" w:rsidP="007277C5">
      <w:pPr>
        <w:rPr>
          <w:bCs/>
          <w:lang w:bidi="en-US"/>
        </w:rPr>
      </w:pPr>
    </w:p>
    <w:p w:rsidR="007277C5" w:rsidRPr="007277C5" w:rsidRDefault="007277C5" w:rsidP="007277C5">
      <w:pPr>
        <w:rPr>
          <w:b/>
          <w:i/>
          <w:iCs/>
          <w:lang w:bidi="en-US"/>
        </w:rPr>
      </w:pPr>
      <w:r w:rsidRPr="007277C5">
        <w:rPr>
          <w:b/>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631A9C">
        <w:rPr>
          <w:bCs/>
          <w:lang w:bidi="en-US"/>
        </w:rPr>
        <w:fldChar w:fldCharType="begin"/>
      </w:r>
      <w:r>
        <w:rPr>
          <w:bCs/>
          <w:lang w:bidi="en-US"/>
        </w:rPr>
        <w:instrText xml:space="preserve"> ADDIN ZOTERO_ITEM {"sort":true,"citationItems":[{"uri":["http://zotero.org/users/local/cBuE6Qc1/items/PJFT7U7T"]}]} </w:instrText>
      </w:r>
      <w:r w:rsidR="00631A9C">
        <w:rPr>
          <w:bCs/>
          <w:lang w:bidi="en-US"/>
        </w:rPr>
        <w:fldChar w:fldCharType="separate"/>
      </w:r>
      <w:r w:rsidR="00AA5A41" w:rsidRPr="00AA5A41">
        <w:rPr>
          <w:rFonts w:cs="Times"/>
        </w:rPr>
        <w:t>[22]</w:t>
      </w:r>
      <w:r w:rsidR="00631A9C">
        <w:rPr>
          <w:bCs/>
          <w:lang w:bidi="en-US"/>
        </w:rPr>
        <w:fldChar w:fldCharType="end"/>
      </w:r>
      <w:r>
        <w:rPr>
          <w:bCs/>
          <w:lang w:bidi="en-US"/>
        </w:rPr>
        <w:t xml:space="preserve"> </w:t>
      </w:r>
      <w:r w:rsidR="00631A9C">
        <w:rPr>
          <w:bCs/>
          <w:lang w:bidi="en-US"/>
        </w:rPr>
        <w:fldChar w:fldCharType="begin"/>
      </w:r>
      <w:r>
        <w:rPr>
          <w:bCs/>
          <w:lang w:bidi="en-US"/>
        </w:rPr>
        <w:instrText xml:space="preserve"> ADDIN ZOTERO_ITEM {"sort":true,"citationItems":[{"uri":["http://zotero.org/users/local/cBuE6Qc1/items/NKIVG3D7"]}]} </w:instrText>
      </w:r>
      <w:r w:rsidR="00631A9C">
        <w:rPr>
          <w:bCs/>
          <w:lang w:bidi="en-US"/>
        </w:rPr>
        <w:fldChar w:fldCharType="separate"/>
      </w:r>
      <w:r w:rsidR="00AA5A41" w:rsidRPr="00AA5A41">
        <w:rPr>
          <w:rFonts w:cs="Times"/>
        </w:rPr>
        <w:t>[23]</w:t>
      </w:r>
      <w:r w:rsidR="00631A9C">
        <w:rPr>
          <w:bCs/>
          <w:lang w:bidi="en-US"/>
        </w:rPr>
        <w:fldChar w:fldCharType="end"/>
      </w:r>
      <w:r w:rsidRPr="007277C5">
        <w:rPr>
          <w:bCs/>
          <w:lang w:bidi="en-US"/>
        </w:rPr>
        <w:t xml:space="preserve">. </w:t>
      </w:r>
      <w:r>
        <w:rPr>
          <w:bCs/>
          <w:lang w:bidi="en-US"/>
        </w:rPr>
        <w:t xml:space="preserve">For example, lengthy periods of extreme heat </w:t>
      </w:r>
      <w:r w:rsidR="00631A9C">
        <w:rPr>
          <w:bCs/>
          <w:lang w:bidi="en-US"/>
        </w:rPr>
        <w:fldChar w:fldCharType="begin"/>
      </w:r>
      <w:r w:rsidR="00D65AFD">
        <w:rPr>
          <w:bCs/>
          <w:lang w:bidi="en-US"/>
        </w:rPr>
        <w:instrText xml:space="preserve"> ADDIN ZOTERO_ITEM {"sort":true,"citationItems":[{"uri":["http://zotero.org/users/local/cBuE6Qc1/items/7DNETBDJ"]}]} </w:instrText>
      </w:r>
      <w:r w:rsidR="00631A9C">
        <w:rPr>
          <w:bCs/>
          <w:lang w:bidi="en-US"/>
        </w:rPr>
        <w:fldChar w:fldCharType="separate"/>
      </w:r>
      <w:r w:rsidR="00AA5A41" w:rsidRPr="00AA5A41">
        <w:rPr>
          <w:rFonts w:cs="Times"/>
        </w:rPr>
        <w:t>[24]</w:t>
      </w:r>
      <w:r w:rsidR="00631A9C">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631A9C">
        <w:rPr>
          <w:bCs/>
          <w:lang w:bidi="en-US"/>
        </w:rPr>
        <w:fldChar w:fldCharType="begin"/>
      </w:r>
      <w:r w:rsidR="00635132">
        <w:rPr>
          <w:bCs/>
          <w:lang w:bidi="en-US"/>
        </w:rPr>
        <w:instrText xml:space="preserve"> ADDIN ZOTERO_ITEM {"sort":true,"citationItems":[{"uri":["http://zotero.org/users/local/cBuE6Qc1/items/UFB9VT6C"]}]} </w:instrText>
      </w:r>
      <w:r w:rsidR="00631A9C">
        <w:rPr>
          <w:bCs/>
          <w:lang w:bidi="en-US"/>
        </w:rPr>
        <w:fldChar w:fldCharType="separate"/>
      </w:r>
      <w:r w:rsidR="00AA5A41" w:rsidRPr="00AA5A41">
        <w:rPr>
          <w:rFonts w:cs="Times"/>
        </w:rPr>
        <w:t>[25]</w:t>
      </w:r>
      <w:r w:rsidR="00631A9C">
        <w:rPr>
          <w:bCs/>
          <w:lang w:bidi="en-US"/>
        </w:rPr>
        <w:fldChar w:fldCharType="end"/>
      </w:r>
      <w:r w:rsidR="00F917D1">
        <w:rPr>
          <w:bCs/>
          <w:lang w:bidi="en-US"/>
        </w:rPr>
        <w:t>. Though the environmental factors just perceptual, they impose a lot of control on how humans react towards them.</w:t>
      </w:r>
      <w:r w:rsidR="00635132">
        <w:rPr>
          <w:bCs/>
          <w:lang w:bidi="en-US"/>
        </w:rPr>
        <w:t xml:space="preserve"> Some of the important environmental factors that affect interpersonal </w:t>
      </w:r>
      <w:r w:rsidR="00635132">
        <w:rPr>
          <w:bCs/>
          <w:lang w:bidi="en-US"/>
        </w:rPr>
        <w:lastRenderedPageBreak/>
        <w:t>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631A9C"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AA5A41" w:rsidRPr="00AA5A41">
              <w:rPr>
                <w:rFonts w:cs="Times"/>
              </w:rPr>
              <w:t>[26]</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AA5A41" w:rsidRPr="00AA5A41">
              <w:rPr>
                <w:rFonts w:cs="Times"/>
              </w:rPr>
              <w:t>[27]</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631A9C"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AA5A41" w:rsidRPr="00AA5A41">
              <w:rPr>
                <w:rFonts w:cs="Times"/>
              </w:rPr>
              <w:t>[28]</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AA5A41" w:rsidRPr="00AA5A41">
              <w:rPr>
                <w:rFonts w:cs="Times"/>
              </w:rPr>
              <w:t>[29]</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631A9C"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AA5A41" w:rsidRPr="00AA5A41">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631A9C"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AA5A41" w:rsidRPr="00AA5A41">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631A9C"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AA5A41" w:rsidRPr="00AA5A41">
              <w:rPr>
                <w:rFonts w:cs="Times"/>
              </w:rPr>
              <w:t>[32]</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AA5A41" w:rsidRPr="00AA5A41">
              <w:rPr>
                <w:rFonts w:cs="Times"/>
              </w:rPr>
              <w:t>[33]</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631A9C"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AA5A41" w:rsidRPr="00AA5A41">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631A9C"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AA5A41" w:rsidRPr="00AA5A41">
              <w:rPr>
                <w:rFonts w:cs="Times"/>
              </w:rPr>
              <w:t>[24]</w:t>
            </w:r>
            <w:r>
              <w:rPr>
                <w:bCs/>
                <w:lang w:bidi="en-US"/>
              </w:rPr>
              <w:fldChar w:fldCharType="end"/>
            </w:r>
          </w:p>
        </w:tc>
      </w:tr>
    </w:tbl>
    <w:p w:rsidR="00D65AFD" w:rsidRPr="007277C5" w:rsidRDefault="00D65AFD" w:rsidP="007277C5">
      <w:pPr>
        <w:rPr>
          <w:bCs/>
          <w:lang w:bidi="en-US"/>
        </w:rPr>
      </w:pPr>
    </w:p>
    <w:p w:rsidR="007277C5" w:rsidRDefault="00D65AFD" w:rsidP="007277C5">
      <w:pPr>
        <w:rPr>
          <w:b/>
          <w:i/>
          <w:iCs/>
          <w:lang w:bidi="en-US"/>
        </w:rPr>
      </w:pPr>
      <w:r w:rsidRPr="007277C5">
        <w:rPr>
          <w:b/>
          <w:i/>
          <w:iCs/>
          <w:lang w:bidi="en-US"/>
        </w:rPr>
        <w:t xml:space="preserve">The </w:t>
      </w:r>
      <w:r>
        <w:rPr>
          <w:b/>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631A9C">
        <w:rPr>
          <w:iCs/>
          <w:lang w:bidi="en-US"/>
        </w:rPr>
        <w:fldChar w:fldCharType="begin"/>
      </w:r>
      <w:r w:rsidR="000F5F6F">
        <w:rPr>
          <w:iCs/>
          <w:lang w:bidi="en-US"/>
        </w:rPr>
        <w:instrText xml:space="preserve"> ADDIN ZOTERO_ITEM {"sort":true,"citationItems":[{"uri":["http://zotero.org/users/local/cBuE6Qc1/items/Z4RRBHT6"]}]} </w:instrText>
      </w:r>
      <w:r w:rsidR="00631A9C">
        <w:rPr>
          <w:iCs/>
          <w:lang w:bidi="en-US"/>
        </w:rPr>
        <w:fldChar w:fldCharType="separate"/>
      </w:r>
      <w:r w:rsidR="00AA5A41" w:rsidRPr="00AA5A41">
        <w:rPr>
          <w:rFonts w:cs="Times"/>
        </w:rPr>
        <w:t>[35]</w:t>
      </w:r>
      <w:r w:rsidR="00631A9C">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631A9C">
        <w:rPr>
          <w:iCs/>
          <w:lang w:bidi="en-US"/>
        </w:rPr>
        <w:fldChar w:fldCharType="begin"/>
      </w:r>
      <w:r w:rsidR="00B90341">
        <w:rPr>
          <w:iCs/>
          <w:lang w:bidi="en-US"/>
        </w:rPr>
        <w:instrText xml:space="preserve"> ADDIN ZOTERO_ITEM {"sort":true,"citationItems":[{"uri":["http://zotero.org/users/local/cBuE6Qc1/items/5ZJQXSQF"]}]} </w:instrText>
      </w:r>
      <w:r w:rsidR="00631A9C">
        <w:rPr>
          <w:iCs/>
          <w:lang w:bidi="en-US"/>
        </w:rPr>
        <w:fldChar w:fldCharType="separate"/>
      </w:r>
      <w:r w:rsidR="00AA5A41" w:rsidRPr="00AA5A41">
        <w:rPr>
          <w:rFonts w:cs="Times"/>
        </w:rPr>
        <w:t>[36]</w:t>
      </w:r>
      <w:r w:rsidR="00631A9C">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631A9C">
        <w:rPr>
          <w:iCs/>
          <w:lang w:bidi="en-US"/>
        </w:rPr>
        <w:fldChar w:fldCharType="begin"/>
      </w:r>
      <w:r w:rsidR="00BE6FEB">
        <w:rPr>
          <w:iCs/>
          <w:lang w:bidi="en-US"/>
        </w:rPr>
        <w:instrText xml:space="preserve"> ADDIN ZOTERO_ITEM {"sort":true,"citationItems":[{"uri":["http://zotero.org/users/local/cBuE6Qc1/items/NZTRSS7A"]}]} </w:instrText>
      </w:r>
      <w:r w:rsidR="00631A9C">
        <w:rPr>
          <w:iCs/>
          <w:lang w:bidi="en-US"/>
        </w:rPr>
        <w:fldChar w:fldCharType="separate"/>
      </w:r>
      <w:r w:rsidR="00AA5A41" w:rsidRPr="00AA5A41">
        <w:rPr>
          <w:rFonts w:cs="Times"/>
        </w:rPr>
        <w:t>[37]</w:t>
      </w:r>
      <w:r w:rsidR="00631A9C">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631A9C"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AA5A41" w:rsidRPr="00AA5A41">
              <w:rPr>
                <w:rFonts w:cs="Times"/>
              </w:rPr>
              <w:t>[35]</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AA5A41" w:rsidRPr="00AA5A41">
              <w:rPr>
                <w:rFonts w:cs="Times"/>
              </w:rPr>
              <w:t>[38]</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AA5A41" w:rsidRPr="00AA5A41">
              <w:rPr>
                <w:rFonts w:cs="Times"/>
              </w:rPr>
              <w:t>[3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631A9C"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AA5A41" w:rsidRPr="00AA5A41">
              <w:rPr>
                <w:rFonts w:cs="Times"/>
              </w:rPr>
              <w:t>[40]</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AA5A41" w:rsidRPr="00AA5A41">
              <w:rPr>
                <w:rFonts w:cs="Times"/>
              </w:rPr>
              <w:t>[41]</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631A9C"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AA5A41" w:rsidRPr="00AA5A41">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631A9C"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AA5A41" w:rsidRPr="00AA5A41">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631A9C"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AA5A41" w:rsidRPr="00AA5A41">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631A9C"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AA5A41" w:rsidRPr="00AA5A41">
              <w:rPr>
                <w:rFonts w:cs="Times"/>
              </w:rPr>
              <w:t>[45]</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AA5A41" w:rsidRPr="00AA5A41">
              <w:rPr>
                <w:rFonts w:cs="Times"/>
              </w:rPr>
              <w:t>[46]</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AA5A41" w:rsidRPr="00AA5A41">
              <w:rPr>
                <w:rFonts w:cs="Times"/>
              </w:rPr>
              <w:t>[47]</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631A9C"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AA5A41" w:rsidRPr="00AA5A41">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631A9C"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AA5A41" w:rsidRPr="00AA5A41">
              <w:rPr>
                <w:rFonts w:cs="Times"/>
              </w:rPr>
              <w:t>[36]</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AA5A41" w:rsidRPr="00AA5A41">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631A9C"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AA5A41" w:rsidRPr="00AA5A41">
              <w:rPr>
                <w:rFonts w:cs="Times"/>
              </w:rPr>
              <w:t>[50]</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AA5A41" w:rsidRPr="00AA5A41">
              <w:rPr>
                <w:rFonts w:cs="Times"/>
              </w:rPr>
              <w:t>[51]</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631A9C"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AA5A41" w:rsidRPr="00AA5A41">
              <w:rPr>
                <w:rFonts w:cs="Times"/>
              </w:rPr>
              <w:t>[52]</w:t>
            </w:r>
            <w:r>
              <w:rPr>
                <w:iCs/>
                <w:lang w:bidi="en-US"/>
              </w:rPr>
              <w:fldChar w:fldCharType="end"/>
            </w:r>
          </w:p>
        </w:tc>
      </w:tr>
    </w:tbl>
    <w:p w:rsidR="00D65AFD" w:rsidRDefault="00D65AFD" w:rsidP="007277C5"/>
    <w:p w:rsidR="00E81068" w:rsidRDefault="00E81068" w:rsidP="007277C5">
      <w:pPr>
        <w:rPr>
          <w:b/>
          <w:i/>
        </w:rPr>
      </w:pPr>
      <w:r w:rsidRPr="00E81068">
        <w:rPr>
          <w:b/>
          <w:i/>
        </w:rPr>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w:t>
      </w:r>
      <w:r>
        <w:lastRenderedPageBreak/>
        <w:t xml:space="preserve">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7277C5">
      <w:pPr>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AA5A41" w:rsidRPr="00AA5A41">
          <w:rPr>
            <w:rFonts w:cs="Times"/>
          </w:rPr>
          <w:t>[53]</w:t>
        </w:r>
      </w:fldSimple>
      <w:fldSimple w:instr=" ADDIN ZOTERO_ITEM {&quot;sort&quot;:true,&quot;citationItems&quot;:[{&quot;uri&quot;:[&quot;http://zotero.org/users/local/cBuE6Qc1/items/XPHTEB8T&quot;]}]} ">
        <w:r w:rsidR="00AA5A41" w:rsidRPr="00AA5A41">
          <w:rPr>
            <w:rFonts w:cs="Times"/>
          </w:rPr>
          <w:t>[54]</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AA5A41" w:rsidRPr="00AA5A41">
          <w:rPr>
            <w:rFonts w:cs="Times"/>
          </w:rPr>
          <w:t>[55]</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0A7BD4">
      <w:pPr>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AA5A41" w:rsidRPr="00AA5A41">
          <w:rPr>
            <w:rFonts w:cs="Times"/>
          </w:rPr>
          <w:t>[56]</w:t>
        </w:r>
      </w:fldSimple>
      <w:r>
        <w:t xml:space="preserve">, submissiveness and social hierarchy </w:t>
      </w:r>
      <w:fldSimple w:instr=" ADDIN ZOTERO_ITEM {&quot;sort&quot;:true,&quot;citationItems&quot;:[{&quot;uri&quot;:[&quot;http://zotero.org/users/local/cBuE6Qc1/items/QQ56THK3&quot;]}]} ">
        <w:r w:rsidR="00AA5A41" w:rsidRPr="00AA5A41">
          <w:rPr>
            <w:rFonts w:cs="Times"/>
          </w:rPr>
          <w:t>[57]</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AA5A41" w:rsidRPr="00AA5A41">
          <w:rPr>
            <w:rFonts w:cs="Times"/>
          </w:rPr>
          <w:t>[58]</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0A7BD4">
      <w:pPr>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AA5A41" w:rsidRPr="00AA5A41">
          <w:rPr>
            <w:rFonts w:cs="Times"/>
          </w:rPr>
          <w:t>[59]</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AA5A41" w:rsidRPr="00AA5A41">
          <w:rPr>
            <w:rFonts w:cs="Times"/>
          </w:rPr>
          <w:t>[60]</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AA5A41" w:rsidRPr="00AA5A41">
          <w:rPr>
            <w:rFonts w:cs="Times"/>
          </w:rPr>
          <w:t>[61]</w:t>
        </w:r>
      </w:fldSimple>
      <w:r w:rsidR="003F44A4">
        <w:t xml:space="preserve">.   </w:t>
      </w:r>
    </w:p>
    <w:p w:rsidR="006C21E5" w:rsidRDefault="006C21E5" w:rsidP="000A7BD4"/>
    <w:p w:rsidR="006C21E5" w:rsidRDefault="006C21E5" w:rsidP="000A7BD4">
      <w:r>
        <w:t xml:space="preserve">Historically, the sense of touch (Haptics Communication </w:t>
      </w:r>
      <w:fldSimple w:instr=" ADDIN ZOTERO_ITEM {&quot;sort&quot;:true,&quot;citationItems&quot;:[{&quot;uri&quot;:[&quot;http://zotero.org/users/local/cBuE6Qc1/items/CNUNJF92&quot;]}]} ">
        <w:r w:rsidR="00AA5A41" w:rsidRPr="00AA5A41">
          <w:rPr>
            <w:rFonts w:cs="Times"/>
          </w:rPr>
          <w:t>[62]</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AA5A41" w:rsidRPr="00AA5A41">
          <w:rPr>
            <w:rFonts w:cs="Times"/>
          </w:rPr>
          <w:t>[63]</w:t>
        </w:r>
      </w:fldSimple>
      <w:r>
        <w:t xml:space="preserve">.   </w:t>
      </w:r>
    </w:p>
    <w:p w:rsidR="002853C2" w:rsidRDefault="002853C2" w:rsidP="000A7BD4"/>
    <w:p w:rsidR="002853C2" w:rsidRPr="00B40871" w:rsidRDefault="002853C2" w:rsidP="000A7BD4">
      <w:pPr>
        <w:rPr>
          <w:color w:val="FF0000"/>
        </w:rPr>
      </w:pPr>
      <w:r w:rsidRPr="00B40871">
        <w:rPr>
          <w:i/>
          <w:color w:val="FF0000"/>
        </w:rPr>
        <w:t>Face:</w:t>
      </w:r>
    </w:p>
    <w:p w:rsidR="002853C2" w:rsidRDefault="00422082" w:rsidP="000A7BD4">
      <w:r>
        <w:lastRenderedPageBreak/>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AA5A41" w:rsidRPr="00AA5A41">
          <w:rPr>
            <w:rFonts w:cs="Times"/>
          </w:rPr>
          <w:t>[64]</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AA5A41" w:rsidRPr="00AA5A41">
          <w:rPr>
            <w:rFonts w:cs="Times"/>
          </w:rPr>
          <w:t>[65]</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AA5A41" w:rsidRPr="00AA5A41">
          <w:rPr>
            <w:rFonts w:cs="Times"/>
          </w:rPr>
          <w:t>[66]</w:t>
        </w:r>
      </w:fldSimple>
      <w:r>
        <w:t xml:space="preserve"> and Izard </w:t>
      </w:r>
      <w:fldSimple w:instr=" ADDIN ZOTERO_ITEM {&quot;sort&quot;:true,&quot;citationItems&quot;:[{&quot;uri&quot;:[&quot;http://zotero.org/users/local/cBuE6Qc1/items/RWPZXTZ6&quot;]}]} ">
        <w:r w:rsidR="00AA5A41" w:rsidRPr="00AA5A41">
          <w:rPr>
            <w:rFonts w:cs="Times"/>
          </w:rPr>
          <w:t>[67]</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0A7BD4">
      <w:pPr>
        <w:rPr>
          <w:i/>
        </w:rPr>
      </w:pPr>
      <w:r w:rsidRPr="00FB4165">
        <w:rPr>
          <w:i/>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t xml:space="preserve">15 Lip Corner Depressor </w:t>
      </w:r>
    </w:p>
    <w:p w:rsidR="00BB156A" w:rsidRDefault="00BB156A" w:rsidP="00BB156A">
      <w:pPr>
        <w:numPr>
          <w:ilvl w:val="0"/>
          <w:numId w:val="5"/>
        </w:numPr>
        <w:spacing w:before="100" w:beforeAutospacing="1" w:after="100" w:afterAutospacing="1"/>
      </w:pPr>
      <w:r>
        <w:lastRenderedPageBreak/>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lastRenderedPageBreak/>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lastRenderedPageBreak/>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FB4165" w:rsidRDefault="00FB4165" w:rsidP="000A7BD4"/>
    <w:p w:rsidR="002853C2" w:rsidRDefault="002853C2" w:rsidP="000A7BD4">
      <w:pPr>
        <w:rPr>
          <w:i/>
          <w:color w:val="FF0000"/>
        </w:rPr>
      </w:pPr>
      <w:r w:rsidRPr="00B40871">
        <w:rPr>
          <w:i/>
          <w:color w:val="FF0000"/>
        </w:rPr>
        <w:t>Eye:</w:t>
      </w:r>
    </w:p>
    <w:p w:rsidR="004722E1" w:rsidRPr="004722E1" w:rsidRDefault="004722E1" w:rsidP="000A7BD4">
      <w:pPr>
        <w:rPr>
          <w:color w:val="FF0000"/>
        </w:rPr>
      </w:pPr>
    </w:p>
    <w:p w:rsidR="000F41A2" w:rsidRPr="004722E1" w:rsidRDefault="000F41A2" w:rsidP="000F41A2">
      <w:pPr>
        <w:pStyle w:val="Heading2"/>
        <w:rPr>
          <w:b w:val="0"/>
        </w:rPr>
      </w:pPr>
      <w:r>
        <w:t>Summary:</w:t>
      </w:r>
    </w:p>
    <w:p w:rsidR="000F41A2" w:rsidRDefault="000F41A2" w:rsidP="006F70A3">
      <w:pPr>
        <w:pStyle w:val="Heading2"/>
      </w:pP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in the section XXX,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631A9C">
        <w:rPr>
          <w:bCs/>
          <w:lang w:bidi="en-US"/>
        </w:rPr>
        <w:fldChar w:fldCharType="begin"/>
      </w:r>
      <w:r>
        <w:rPr>
          <w:bCs/>
          <w:lang w:bidi="en-US"/>
        </w:rPr>
        <w:instrText xml:space="preserve"> ADDIN ZOTERO_ITEM {"sort":true,"citationItems":[{"position":1,"uri":["http://zotero.org/users/local/cBuE6Qc1/items/64JPKIKM"]}]} </w:instrText>
      </w:r>
      <w:r w:rsidR="00631A9C">
        <w:rPr>
          <w:bCs/>
          <w:lang w:bidi="en-US"/>
        </w:rPr>
        <w:fldChar w:fldCharType="separate"/>
      </w:r>
      <w:r w:rsidR="00AA5A41" w:rsidRPr="00AA5A41">
        <w:rPr>
          <w:rFonts w:cs="Times"/>
        </w:rPr>
        <w:t>[3]</w:t>
      </w:r>
      <w:r w:rsidR="00631A9C">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lastRenderedPageBreak/>
        <w:t>National Center for Health Statistics reported in 2007 that the estimated number of visually impaired and blind people totals up to 21.2 million in the United States alone</w:t>
      </w:r>
      <w:r w:rsidRPr="009544F9">
        <w:rPr>
          <w:rStyle w:val="FootnoteReference"/>
        </w:rPr>
        <w:footnoteReference w:id="1"/>
      </w:r>
      <w:r w:rsidRPr="00B40871">
        <w:rPr>
          <w:bCs/>
          <w:lang w:bidi="en-US"/>
        </w:rPr>
        <w:t>. Global numbers are daunting. In 2002 more than 161 million people were visually impaired, of whom 124 million people had low vision and 37 million were blind</w:t>
      </w:r>
      <w:r w:rsidRPr="009544F9">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AA5A41" w:rsidRPr="00AA5A41">
          <w:rPr>
            <w:rFonts w:cs="Times"/>
          </w:rPr>
          <w:t>[68]</w:t>
        </w:r>
      </w:fldSimple>
      <w:fldSimple w:instr=" ADDIN ZOTERO_ITEM {&quot;sort&quot;:true,&quot;citationItems&quot;:[{&quot;uri&quot;:[&quot;http://zotero.org/users/local/cBuE6Qc1/items/NG6DEZTB&quot;]}]} ">
        <w:r w:rsidR="00AA5A41" w:rsidRPr="00AA5A41">
          <w:rPr>
            <w:rFonts w:cs="Times"/>
          </w:rPr>
          <w:t>[69]</w:t>
        </w:r>
      </w:fldSimple>
      <w:fldSimple w:instr=" ADDIN ZOTERO_ITEM {&quot;sort&quot;:true,&quot;citationItems&quot;:[{&quot;uri&quot;:[&quot;http://zotero.org/users/local/cBuE6Qc1/items/58VEVI6B&quot;]}]} ">
        <w:r w:rsidR="00AA5A41" w:rsidRPr="00AA5A41">
          <w:rPr>
            <w:rFonts w:cs="Times"/>
          </w:rPr>
          <w:t>[70]</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Default="00BD4AB3" w:rsidP="00BD4AB3">
      <w:pPr>
        <w:pStyle w:val="ListParagraph"/>
        <w:numPr>
          <w:ilvl w:val="0"/>
          <w:numId w:val="4"/>
        </w:numPr>
        <w:rPr>
          <w:bCs/>
          <w:lang w:bidi="en-US"/>
        </w:rPr>
      </w:pPr>
      <w:r>
        <w:rPr>
          <w:bCs/>
          <w:lang w:bidi="en-US"/>
        </w:rPr>
        <w:t>Inability to learn social skills due to the lack of visual feedback.</w:t>
      </w:r>
    </w:p>
    <w:p w:rsidR="007F340B" w:rsidRDefault="007F340B" w:rsidP="007F340B">
      <w:pPr>
        <w:pStyle w:val="ListParagraph"/>
        <w:rPr>
          <w:bCs/>
          <w:lang w:bidi="en-US"/>
        </w:rPr>
      </w:pPr>
      <w:r w:rsidRPr="007F340B">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631A9C">
        <w:rPr>
          <w:bCs/>
          <w:lang w:bidi="en-US"/>
        </w:rPr>
        <w:fldChar w:fldCharType="begin"/>
      </w:r>
      <w:r>
        <w:rPr>
          <w:bCs/>
          <w:lang w:bidi="en-US"/>
        </w:rPr>
        <w:instrText xml:space="preserve"> ADDIN ZOTERO_ITEM {"sort":true,"citationItems":[{"position":1,"uri":["http://zotero.org/users/local/cBuE6Qc1/items/NG6DEZTB"]}]} </w:instrText>
      </w:r>
      <w:r w:rsidR="00631A9C">
        <w:rPr>
          <w:bCs/>
          <w:lang w:bidi="en-US"/>
        </w:rPr>
        <w:fldChar w:fldCharType="separate"/>
      </w:r>
      <w:r w:rsidR="00AA5A41" w:rsidRPr="00AA5A41">
        <w:rPr>
          <w:rFonts w:cs="Times"/>
        </w:rPr>
        <w:t>[69]</w:t>
      </w:r>
      <w:r w:rsidR="00631A9C">
        <w:rPr>
          <w:bCs/>
          <w:lang w:bidi="en-US"/>
        </w:rPr>
        <w:fldChar w:fldCharType="end"/>
      </w:r>
      <w:r w:rsidRPr="007F340B">
        <w:rPr>
          <w:bCs/>
          <w:lang w:bidi="en-US"/>
        </w:rPr>
        <w:t xml:space="preserve"> </w:t>
      </w:r>
      <w:r w:rsidR="00631A9C">
        <w:rPr>
          <w:bCs/>
          <w:lang w:bidi="en-US"/>
        </w:rPr>
        <w:fldChar w:fldCharType="begin"/>
      </w:r>
      <w:r>
        <w:rPr>
          <w:bCs/>
          <w:lang w:bidi="en-US"/>
        </w:rPr>
        <w:instrText xml:space="preserve"> ADDIN ZOTERO_ITEM {"sort":true,"citationItems":[{"uri":["http://zotero.org/users/local/cBuE6Qc1/items/G7P6M2GQ"]}]} </w:instrText>
      </w:r>
      <w:r w:rsidR="00631A9C">
        <w:rPr>
          <w:bCs/>
          <w:lang w:bidi="en-US"/>
        </w:rPr>
        <w:fldChar w:fldCharType="separate"/>
      </w:r>
      <w:r w:rsidR="00AA5A41" w:rsidRPr="00AA5A41">
        <w:rPr>
          <w:rFonts w:cs="Times"/>
        </w:rPr>
        <w:t>[71]</w:t>
      </w:r>
      <w:r w:rsidR="00631A9C">
        <w:rPr>
          <w:bCs/>
          <w:lang w:bidi="en-US"/>
        </w:rPr>
        <w:fldChar w:fldCharType="end"/>
      </w:r>
      <w:r w:rsidRPr="007F340B">
        <w:rPr>
          <w:bCs/>
          <w:lang w:bidi="en-US"/>
        </w:rPr>
        <w:t>and, at times, may stop conversing. Similar studies carried out by Celeste</w:t>
      </w:r>
      <w:r>
        <w:rPr>
          <w:bCs/>
          <w:lang w:bidi="en-US"/>
        </w:rPr>
        <w:t xml:space="preserve"> </w:t>
      </w:r>
      <w:r w:rsidR="00631A9C">
        <w:rPr>
          <w:bCs/>
          <w:lang w:bidi="en-US"/>
        </w:rPr>
        <w:fldChar w:fldCharType="begin"/>
      </w:r>
      <w:r>
        <w:rPr>
          <w:bCs/>
          <w:lang w:bidi="en-US"/>
        </w:rPr>
        <w:instrText xml:space="preserve"> ADDIN ZOTERO_ITEM {"sort":true,"citationItems":[{"uri":["http://zotero.org/users/local/cBuE6Qc1/items/UNRX2NJB"]}]} </w:instrText>
      </w:r>
      <w:r w:rsidR="00631A9C">
        <w:rPr>
          <w:bCs/>
          <w:lang w:bidi="en-US"/>
        </w:rPr>
        <w:fldChar w:fldCharType="separate"/>
      </w:r>
      <w:r w:rsidR="00AA5A41" w:rsidRPr="00AA5A41">
        <w:rPr>
          <w:rFonts w:cs="Times"/>
        </w:rPr>
        <w:t>[72]</w:t>
      </w:r>
      <w:r w:rsidR="00631A9C">
        <w:rPr>
          <w:bCs/>
          <w:lang w:bidi="en-US"/>
        </w:rPr>
        <w:fldChar w:fldCharType="end"/>
      </w:r>
      <w:r w:rsidRPr="007F340B">
        <w:rPr>
          <w:bCs/>
          <w:lang w:bidi="en-US"/>
        </w:rPr>
        <w:t xml:space="preserve"> indicated that social intervention by parents and teachers are very important in the formative years of a child with visual impairment. Developing on the work by</w:t>
      </w:r>
      <w:r>
        <w:rPr>
          <w:bCs/>
          <w:lang w:bidi="en-US"/>
        </w:rPr>
        <w:t xml:space="preserve"> </w:t>
      </w:r>
      <w:r w:rsidR="00631A9C">
        <w:rPr>
          <w:bCs/>
          <w:lang w:bidi="en-US"/>
        </w:rPr>
        <w:fldChar w:fldCharType="begin"/>
      </w:r>
      <w:r>
        <w:rPr>
          <w:bCs/>
          <w:lang w:bidi="en-US"/>
        </w:rPr>
        <w:instrText xml:space="preserve"> ADDIN ZOTERO_ITEM {"sort":true,"citationItems":[{"uri":["http://zotero.org/users/local/cBuE6Qc1/items/RD5MAMCI"]}]} </w:instrText>
      </w:r>
      <w:r w:rsidR="00631A9C">
        <w:rPr>
          <w:bCs/>
          <w:lang w:bidi="en-US"/>
        </w:rPr>
        <w:fldChar w:fldCharType="separate"/>
      </w:r>
      <w:r w:rsidR="00AA5A41" w:rsidRPr="00AA5A41">
        <w:rPr>
          <w:rFonts w:cs="Times"/>
        </w:rPr>
        <w:t>[73]</w:t>
      </w:r>
      <w:r w:rsidR="00631A9C">
        <w:rPr>
          <w:bCs/>
          <w:lang w:bidi="en-US"/>
        </w:rPr>
        <w:fldChar w:fldCharType="end"/>
      </w:r>
      <w:r w:rsidRPr="007F340B">
        <w:rPr>
          <w:bCs/>
          <w:lang w:bidi="en-US"/>
        </w:rPr>
        <w:t xml:space="preserve">, which emphasizes that short-term </w:t>
      </w:r>
      <w:r>
        <w:rPr>
          <w:bCs/>
          <w:lang w:bidi="en-US"/>
        </w:rPr>
        <w:t>feedbacks are never effective</w:t>
      </w:r>
      <w:r w:rsidRPr="007F340B">
        <w:rPr>
          <w:bCs/>
          <w:lang w:bidi="en-US"/>
        </w:rPr>
        <w:t xml:space="preserve">, Celeste insists that professionals must identify strategies related to social skills that work, provide consistent support and follow children longitudinally to ensure effective development of social skill set. </w:t>
      </w:r>
    </w:p>
    <w:p w:rsidR="007F340B" w:rsidRDefault="007F340B" w:rsidP="007F340B">
      <w:pPr>
        <w:pStyle w:val="ListParagraph"/>
        <w:rPr>
          <w:bCs/>
          <w:lang w:bidi="en-US"/>
        </w:rPr>
      </w:pPr>
    </w:p>
    <w:p w:rsidR="007F340B" w:rsidRDefault="007F340B" w:rsidP="007F340B">
      <w:pPr>
        <w:pStyle w:val="ListParagraph"/>
        <w:rPr>
          <w:bCs/>
          <w:lang w:bidi="en-US"/>
        </w:rPr>
      </w:pPr>
      <w:r>
        <w:rPr>
          <w:bCs/>
          <w:lang w:bidi="en-US"/>
        </w:rPr>
        <w:t>P</w:t>
      </w:r>
      <w:r w:rsidRPr="007F340B">
        <w:rPr>
          <w:bCs/>
          <w:lang w:bidi="en-US"/>
        </w:rPr>
        <w:t xml:space="preserve">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Pr>
          <w:bCs/>
          <w:lang w:bidi="en-US"/>
        </w:rPr>
        <w:t>R</w:t>
      </w:r>
      <w:r w:rsidRPr="007F340B">
        <w:rPr>
          <w:bCs/>
          <w:lang w:bidi="en-US"/>
        </w:rPr>
        <w:t>esearch indicates that blind individuals with the ability to accommodate social requirements of their sighted counterparts have exhibited immense personal and professional growth.</w:t>
      </w:r>
      <w:r w:rsidR="00AD531E">
        <w:rPr>
          <w:bCs/>
          <w:lang w:bidi="en-US"/>
        </w:rPr>
        <w:t xml:space="preserve"> </w:t>
      </w:r>
    </w:p>
    <w:p w:rsidR="007F340B" w:rsidRDefault="007F340B" w:rsidP="007F340B">
      <w:pPr>
        <w:pStyle w:val="ListParagraph"/>
        <w:rPr>
          <w:bCs/>
          <w:lang w:bidi="en-US"/>
        </w:rPr>
      </w:pPr>
    </w:p>
    <w:p w:rsidR="00BD4AB3" w:rsidRDefault="00BD4AB3" w:rsidP="00BD4AB3">
      <w:pPr>
        <w:pStyle w:val="ListParagraph"/>
        <w:numPr>
          <w:ilvl w:val="0"/>
          <w:numId w:val="4"/>
        </w:numPr>
        <w:rPr>
          <w:bCs/>
          <w:lang w:bidi="en-US"/>
        </w:rPr>
      </w:pPr>
      <w:r>
        <w:rPr>
          <w:bCs/>
          <w:lang w:bidi="en-US"/>
        </w:rPr>
        <w:t>Development of stereotypic body mannerisms, especially body rocking, as they don’t get a reinforcement feedback on their mannerisms.</w:t>
      </w:r>
    </w:p>
    <w:p w:rsidR="00AD531E" w:rsidRDefault="00AD531E" w:rsidP="00AD531E">
      <w:pPr>
        <w:pStyle w:val="ListParagraph"/>
        <w:rPr>
          <w:bCs/>
          <w:lang w:bidi="en-US"/>
        </w:rPr>
      </w:pPr>
      <w:r>
        <w:rPr>
          <w:bCs/>
          <w:lang w:bidi="en-US"/>
        </w:rPr>
        <w:t xml:space="preserve">Due to the lack of visual feedback, people who are blind and visually impaired do not have access to learn mannerisms from their social counterparts. Especially, people who </w:t>
      </w:r>
      <w:r>
        <w:rPr>
          <w:bCs/>
          <w:lang w:bidi="en-US"/>
        </w:rPr>
        <w:lastRenderedPageBreak/>
        <w:t xml:space="preserve">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Default="00A369E7" w:rsidP="00A369E7">
      <w:pPr>
        <w:pStyle w:val="ListParagraph"/>
        <w:rPr>
          <w:bCs/>
          <w:lang w:bidi="en-US"/>
        </w:rPr>
      </w:pPr>
      <w:r w:rsidRPr="00A369E7">
        <w:rPr>
          <w:bCs/>
          <w:lang w:bidi="en-US"/>
        </w:rPr>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A369E7">
      <w:pPr>
        <w:pStyle w:val="ListParagraph"/>
        <w:rPr>
          <w:bCs/>
          <w:i/>
          <w:iCs/>
          <w:lang w:bidi="en-US"/>
        </w:rPr>
      </w:pPr>
      <w:r w:rsidRPr="00A369E7">
        <w:rPr>
          <w:bCs/>
          <w:i/>
          <w:iCs/>
          <w:lang w:bidi="en-US"/>
        </w:rPr>
        <w:t>Intervention:</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631A9C" w:rsidRPr="00631A9C">
        <w:rPr>
          <w:bCs/>
          <w:iCs/>
          <w:lang w:bidi="en-US"/>
        </w:rPr>
        <w:fldChar w:fldCharType="begin"/>
      </w:r>
      <w:r w:rsidR="005008E2">
        <w:rPr>
          <w:bCs/>
          <w:iCs/>
          <w:lang w:bidi="en-US"/>
        </w:rPr>
        <w:instrText xml:space="preserve"> ADDIN ZOTERO_ITEM {"sort":true,"citationItems":[{"uri":["http://zotero.org/users/local/cBuE6Qc1/items/S6U3Q3NU"]}]} </w:instrText>
      </w:r>
      <w:r w:rsidR="00631A9C" w:rsidRPr="00631A9C">
        <w:rPr>
          <w:bCs/>
          <w:iCs/>
          <w:lang w:bidi="en-US"/>
        </w:rPr>
        <w:fldChar w:fldCharType="separate"/>
      </w:r>
      <w:r w:rsidR="00AA5A41" w:rsidRPr="00AA5A41">
        <w:rPr>
          <w:rFonts w:cs="Times"/>
        </w:rPr>
        <w:t>[74]</w:t>
      </w:r>
      <w:r w:rsidR="00631A9C" w:rsidRPr="00A369E7">
        <w:rPr>
          <w:bCs/>
          <w:lang w:bidi="en-US"/>
        </w:rPr>
        <w:fldChar w:fldCharType="end"/>
      </w:r>
      <w:r w:rsidRPr="00A369E7">
        <w:rPr>
          <w:bCs/>
          <w:iCs/>
          <w:lang w:bidi="en-US"/>
        </w:rPr>
        <w:t xml:space="preserve"> issued an annoying tone in the ears of the subject while </w:t>
      </w:r>
      <w:r w:rsidR="00631A9C" w:rsidRPr="00631A9C">
        <w:rPr>
          <w:bCs/>
          <w:iCs/>
          <w:lang w:bidi="en-US"/>
        </w:rPr>
        <w:fldChar w:fldCharType="begin"/>
      </w:r>
      <w:r w:rsidR="005008E2">
        <w:rPr>
          <w:bCs/>
          <w:iCs/>
          <w:lang w:bidi="en-US"/>
        </w:rPr>
        <w:instrText xml:space="preserve"> ADDIN ZOTERO_ITEM {"sort":true,"citationItems":[{"uri":["http://zotero.org/users/local/cBuE6Qc1/items/AEP8PZ5B"]}]} </w:instrText>
      </w:r>
      <w:r w:rsidR="00631A9C" w:rsidRPr="00631A9C">
        <w:rPr>
          <w:bCs/>
          <w:iCs/>
          <w:lang w:bidi="en-US"/>
        </w:rPr>
        <w:fldChar w:fldCharType="separate"/>
      </w:r>
      <w:r w:rsidR="00AA5A41" w:rsidRPr="00AA5A41">
        <w:rPr>
          <w:rFonts w:cs="Times"/>
        </w:rPr>
        <w:t>[75]</w:t>
      </w:r>
      <w:r w:rsidR="00631A9C"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631A9C" w:rsidRPr="00631A9C">
        <w:rPr>
          <w:bCs/>
          <w:iCs/>
          <w:lang w:bidi="en-US"/>
        </w:rPr>
        <w:fldChar w:fldCharType="begin"/>
      </w:r>
      <w:r>
        <w:rPr>
          <w:bCs/>
          <w:iCs/>
          <w:lang w:bidi="en-US"/>
        </w:rPr>
        <w:instrText xml:space="preserve"> ADDIN ZOTERO_ITEM {"sort":true,"citationItems":[{"uri":["http://zotero.org/users/local/cBuE6Qc1/items/PRWU3EDN"]}]} </w:instrText>
      </w:r>
      <w:r w:rsidR="00631A9C" w:rsidRPr="00631A9C">
        <w:rPr>
          <w:bCs/>
          <w:iCs/>
          <w:lang w:bidi="en-US"/>
        </w:rPr>
        <w:fldChar w:fldCharType="separate"/>
      </w:r>
      <w:r w:rsidR="00AA5A41" w:rsidRPr="00AA5A41">
        <w:rPr>
          <w:rFonts w:cs="Times"/>
        </w:rPr>
        <w:t>[76]</w:t>
      </w:r>
      <w:r w:rsidR="00631A9C" w:rsidRPr="00A369E7">
        <w:rPr>
          <w:bCs/>
          <w:lang w:bidi="en-US"/>
        </w:rPr>
        <w:fldChar w:fldCharType="end"/>
      </w:r>
      <w:r w:rsidRPr="00A369E7">
        <w:rPr>
          <w:bCs/>
          <w:iCs/>
          <w:lang w:bidi="en-US"/>
        </w:rPr>
        <w:t xml:space="preserve">, </w:t>
      </w:r>
      <w:r w:rsidR="00631A9C" w:rsidRPr="00631A9C">
        <w:rPr>
          <w:bCs/>
          <w:iCs/>
          <w:lang w:bidi="en-US"/>
        </w:rPr>
        <w:fldChar w:fldCharType="begin"/>
      </w:r>
      <w:r>
        <w:rPr>
          <w:bCs/>
          <w:iCs/>
          <w:lang w:bidi="en-US"/>
        </w:rPr>
        <w:instrText xml:space="preserve"> ADDIN ZOTERO_ITEM {"sort":true,"citationItems":[{"uri":["http://zotero.org/users/local/cBuE6Qc1/items/BU5P4XX9"]}]} </w:instrText>
      </w:r>
      <w:r w:rsidR="00631A9C" w:rsidRPr="00631A9C">
        <w:rPr>
          <w:bCs/>
          <w:iCs/>
          <w:lang w:bidi="en-US"/>
        </w:rPr>
        <w:fldChar w:fldCharType="separate"/>
      </w:r>
      <w:r w:rsidR="00AA5A41" w:rsidRPr="00AA5A41">
        <w:rPr>
          <w:rFonts w:cs="Times"/>
        </w:rPr>
        <w:t>[77]</w:t>
      </w:r>
      <w:r w:rsidR="00631A9C" w:rsidRPr="00A369E7">
        <w:rPr>
          <w:bCs/>
          <w:lang w:bidi="en-US"/>
        </w:rPr>
        <w:fldChar w:fldCharType="end"/>
      </w:r>
      <w:r w:rsidRPr="00A369E7">
        <w:rPr>
          <w:bCs/>
          <w:iCs/>
          <w:lang w:bidi="en-US"/>
        </w:rPr>
        <w:t xml:space="preserve"> and </w:t>
      </w:r>
      <w:r w:rsidR="00631A9C" w:rsidRPr="00631A9C">
        <w:rPr>
          <w:bCs/>
          <w:iCs/>
          <w:lang w:bidi="en-US"/>
        </w:rPr>
        <w:fldChar w:fldCharType="begin"/>
      </w:r>
      <w:r>
        <w:rPr>
          <w:bCs/>
          <w:iCs/>
          <w:lang w:bidi="en-US"/>
        </w:rPr>
        <w:instrText xml:space="preserve"> ADDIN ZOTERO_ITEM {"sort":true,"citationItems":[{"uri":["http://zotero.org/users/local/cBuE6Qc1/items/XNH49UDW"]}]} </w:instrText>
      </w:r>
      <w:r w:rsidR="00631A9C" w:rsidRPr="00631A9C">
        <w:rPr>
          <w:bCs/>
          <w:iCs/>
          <w:lang w:bidi="en-US"/>
        </w:rPr>
        <w:fldChar w:fldCharType="separate"/>
      </w:r>
      <w:r w:rsidR="00AA5A41" w:rsidRPr="00AA5A41">
        <w:rPr>
          <w:rFonts w:cs="Times"/>
        </w:rPr>
        <w:t>[78]</w:t>
      </w:r>
      <w:r w:rsidR="00631A9C"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A369E7">
      <w:pPr>
        <w:pStyle w:val="ListParagraph"/>
        <w:rPr>
          <w:bCs/>
          <w:iCs/>
          <w:lang w:bidi="en-US"/>
        </w:rPr>
      </w:pPr>
    </w:p>
    <w:p w:rsidR="00A369E7" w:rsidRDefault="00A369E7" w:rsidP="00A369E7">
      <w:pPr>
        <w:pStyle w:val="ListParagraph"/>
        <w:rPr>
          <w:bCs/>
          <w:i/>
          <w:iCs/>
          <w:lang w:bidi="en-US"/>
        </w:rPr>
      </w:pPr>
      <w:r w:rsidRPr="00A369E7">
        <w:rPr>
          <w:bCs/>
          <w:i/>
          <w:iCs/>
          <w:lang w:bidi="en-US"/>
        </w:rPr>
        <w:t>Self Monitoring:</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631A9C" w:rsidRPr="00631A9C">
        <w:rPr>
          <w:bCs/>
          <w:iCs/>
          <w:lang w:bidi="en-US"/>
        </w:rPr>
        <w:fldChar w:fldCharType="begin"/>
      </w:r>
      <w:r>
        <w:rPr>
          <w:bCs/>
          <w:iCs/>
          <w:lang w:bidi="en-US"/>
        </w:rPr>
        <w:instrText xml:space="preserve"> ADDIN ZOTERO_ITEM {"sort":true,"citationItems":[{"uri":["http://zotero.org/users/local/cBuE6Qc1/items/VG5X7XVX"]}]} </w:instrText>
      </w:r>
      <w:r w:rsidR="00631A9C" w:rsidRPr="00631A9C">
        <w:rPr>
          <w:bCs/>
          <w:iCs/>
          <w:lang w:bidi="en-US"/>
        </w:rPr>
        <w:fldChar w:fldCharType="separate"/>
      </w:r>
      <w:r w:rsidR="00AA5A41" w:rsidRPr="00AA5A41">
        <w:rPr>
          <w:rFonts w:cs="Times"/>
        </w:rPr>
        <w:t>[79]</w:t>
      </w:r>
      <w:r w:rsidR="00631A9C"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631A9C" w:rsidRPr="00631A9C">
        <w:rPr>
          <w:bCs/>
          <w:iCs/>
          <w:lang w:bidi="en-US"/>
        </w:rPr>
        <w:fldChar w:fldCharType="begin"/>
      </w:r>
      <w:r>
        <w:rPr>
          <w:bCs/>
          <w:iCs/>
          <w:lang w:bidi="en-US"/>
        </w:rPr>
        <w:instrText xml:space="preserve"> ADDIN ZOTERO_ITEM {"sort":true,"citationItems":[{"uri":["http://zotero.org/users/local/cBuE6Qc1/items/ZPPWA6EC"]}]} </w:instrText>
      </w:r>
      <w:r w:rsidR="00631A9C" w:rsidRPr="00631A9C">
        <w:rPr>
          <w:bCs/>
          <w:iCs/>
          <w:lang w:bidi="en-US"/>
        </w:rPr>
        <w:fldChar w:fldCharType="separate"/>
      </w:r>
      <w:r w:rsidR="00AA5A41" w:rsidRPr="00AA5A41">
        <w:rPr>
          <w:rFonts w:cs="Times"/>
        </w:rPr>
        <w:t>[80]</w:t>
      </w:r>
      <w:r w:rsidR="00631A9C"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631A9C" w:rsidRPr="00631A9C">
        <w:rPr>
          <w:bCs/>
          <w:iCs/>
          <w:lang w:bidi="en-US"/>
        </w:rPr>
        <w:fldChar w:fldCharType="begin"/>
      </w:r>
      <w:r>
        <w:rPr>
          <w:bCs/>
          <w:iCs/>
          <w:lang w:bidi="en-US"/>
        </w:rPr>
        <w:instrText xml:space="preserve"> ADDIN ZOTERO_ITEM {"sort":true,"citationItems":[{"uri":["http://zotero.org/users/local/cBuE6Qc1/items/W64E37TC"]}]} </w:instrText>
      </w:r>
      <w:r w:rsidR="00631A9C" w:rsidRPr="00631A9C">
        <w:rPr>
          <w:bCs/>
          <w:iCs/>
          <w:lang w:bidi="en-US"/>
        </w:rPr>
        <w:fldChar w:fldCharType="separate"/>
      </w:r>
      <w:r w:rsidR="00AA5A41" w:rsidRPr="00AA5A41">
        <w:rPr>
          <w:rFonts w:cs="Times"/>
        </w:rPr>
        <w:t>[81]</w:t>
      </w:r>
      <w:r w:rsidR="00631A9C"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w:t>
      </w:r>
      <w:r w:rsidRPr="00A369E7">
        <w:rPr>
          <w:bCs/>
          <w:iCs/>
          <w:lang w:bidi="en-US"/>
        </w:rPr>
        <w:lastRenderedPageBreak/>
        <w:t>rocking, while the child was taught to recite his own monitoring script. The authors conclude that rocking can be significantly reduced through notification to the individual combined with self monitoring.</w:t>
      </w:r>
    </w:p>
    <w:p w:rsidR="00A369E7" w:rsidRPr="00A369E7" w:rsidRDefault="00A369E7" w:rsidP="00A369E7">
      <w:pPr>
        <w:pStyle w:val="ListParagraph"/>
        <w:rPr>
          <w:bCs/>
          <w:iCs/>
          <w:lang w:bidi="en-US"/>
        </w:rPr>
      </w:pPr>
    </w:p>
    <w:p w:rsidR="00A369E7" w:rsidRPr="00A369E7" w:rsidRDefault="00A369E7" w:rsidP="00A369E7">
      <w:pPr>
        <w:pStyle w:val="ListParagraph"/>
        <w:rPr>
          <w:bCs/>
          <w:lang w:bidi="en-US"/>
        </w:rPr>
      </w:pPr>
      <w:r w:rsidRPr="00A369E7">
        <w:rPr>
          <w:bCs/>
          <w:lang w:bidi="en-US"/>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631A9C" w:rsidRPr="00A369E7">
        <w:rPr>
          <w:bCs/>
          <w:lang w:bidi="en-US"/>
        </w:rPr>
        <w:fldChar w:fldCharType="begin"/>
      </w:r>
      <w:r>
        <w:rPr>
          <w:bCs/>
          <w:lang w:bidi="en-US"/>
        </w:rPr>
        <w:instrText xml:space="preserve"> ADDIN ZOTERO_ITEM {"sort":true,"citationItems":[{"uri":["http://zotero.org/users/local/cBuE6Qc1/items/AGHQQZM7"]}]} </w:instrText>
      </w:r>
      <w:r w:rsidR="00631A9C" w:rsidRPr="00A369E7">
        <w:rPr>
          <w:bCs/>
          <w:lang w:bidi="en-US"/>
        </w:rPr>
        <w:fldChar w:fldCharType="separate"/>
      </w:r>
      <w:r w:rsidR="00AA5A41" w:rsidRPr="00AA5A41">
        <w:rPr>
          <w:rFonts w:cs="Times"/>
        </w:rPr>
        <w:t>[82]</w:t>
      </w:r>
      <w:r w:rsidR="00631A9C" w:rsidRPr="00A369E7">
        <w:rPr>
          <w:bCs/>
          <w:lang w:bidi="en-US"/>
        </w:rPr>
        <w:fldChar w:fldCharType="end"/>
      </w:r>
      <w:r w:rsidRPr="00A369E7">
        <w:rPr>
          <w:bCs/>
          <w:lang w:bidi="en-US"/>
        </w:rPr>
        <w:t xml:space="preserve">. According to </w:t>
      </w:r>
      <w:r w:rsidR="00631A9C" w:rsidRPr="00A369E7">
        <w:rPr>
          <w:bCs/>
          <w:lang w:bidi="en-US"/>
        </w:rPr>
        <w:fldChar w:fldCharType="begin"/>
      </w:r>
      <w:r>
        <w:rPr>
          <w:bCs/>
          <w:lang w:bidi="en-US"/>
        </w:rPr>
        <w:instrText xml:space="preserve"> ADDIN ZOTERO_ITEM {"sort":true,"citationItems":[{"uri":["http://zotero.org/users/local/cBuE6Qc1/items/2JJ6S73Q"]}]} </w:instrText>
      </w:r>
      <w:r w:rsidR="00631A9C" w:rsidRPr="00A369E7">
        <w:rPr>
          <w:bCs/>
          <w:lang w:bidi="en-US"/>
        </w:rPr>
        <w:fldChar w:fldCharType="separate"/>
      </w:r>
      <w:r w:rsidR="00AA5A41" w:rsidRPr="00AA5A41">
        <w:rPr>
          <w:rFonts w:cs="Times"/>
        </w:rPr>
        <w:t>[83]</w:t>
      </w:r>
      <w:r w:rsidR="00631A9C"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631A9C" w:rsidRPr="00A369E7">
        <w:rPr>
          <w:bCs/>
          <w:lang w:bidi="en-US"/>
        </w:rPr>
        <w:fldChar w:fldCharType="begin"/>
      </w:r>
      <w:r>
        <w:rPr>
          <w:bCs/>
          <w:lang w:bidi="en-US"/>
        </w:rPr>
        <w:instrText xml:space="preserve"> ADDIN ZOTERO_ITEM {"sort":true,"citationItems":[{"position":1,"uri":["http://zotero.org/users/local/cBuE6Qc1/items/NGX2EAF2"]}]} </w:instrText>
      </w:r>
      <w:r w:rsidR="00631A9C" w:rsidRPr="00A369E7">
        <w:rPr>
          <w:bCs/>
          <w:lang w:bidi="en-US"/>
        </w:rPr>
        <w:fldChar w:fldCharType="separate"/>
      </w:r>
      <w:r w:rsidR="00AA5A41" w:rsidRPr="00AA5A41">
        <w:rPr>
          <w:rFonts w:cs="Times"/>
        </w:rPr>
        <w:t>[68]</w:t>
      </w:r>
      <w:r w:rsidR="00631A9C" w:rsidRPr="00A369E7">
        <w:rPr>
          <w:bCs/>
          <w:lang w:bidi="en-US"/>
        </w:rPr>
        <w:fldChar w:fldCharType="end"/>
      </w:r>
      <w:r w:rsidR="00631A9C" w:rsidRPr="00A369E7">
        <w:rPr>
          <w:bCs/>
          <w:lang w:bidi="en-US"/>
        </w:rPr>
        <w:fldChar w:fldCharType="begin"/>
      </w:r>
      <w:r>
        <w:rPr>
          <w:bCs/>
          <w:lang w:bidi="en-US"/>
        </w:rPr>
        <w:instrText xml:space="preserve"> ADDIN ZOTERO_ITEM {"sort":true,"citationItems":[{"position":1,"uri":["http://zotero.org/users/local/cBuE6Qc1/items/58VEVI6B"]}]} </w:instrText>
      </w:r>
      <w:r w:rsidR="00631A9C" w:rsidRPr="00A369E7">
        <w:rPr>
          <w:bCs/>
          <w:lang w:bidi="en-US"/>
        </w:rPr>
        <w:fldChar w:fldCharType="separate"/>
      </w:r>
      <w:r w:rsidR="00AA5A41" w:rsidRPr="00AA5A41">
        <w:rPr>
          <w:rFonts w:cs="Times"/>
        </w:rPr>
        <w:t>[70]</w:t>
      </w:r>
      <w:r w:rsidR="00631A9C"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631A9C" w:rsidRPr="00A369E7">
        <w:rPr>
          <w:bCs/>
          <w:lang w:bidi="en-US"/>
        </w:rPr>
        <w:fldChar w:fldCharType="begin"/>
      </w:r>
      <w:r w:rsidR="005008E2">
        <w:rPr>
          <w:bCs/>
          <w:lang w:bidi="en-US"/>
        </w:rPr>
        <w:instrText xml:space="preserve"> ADDIN ZOTERO_ITEM {"sort":true,"citationItems":[{"uri":["http://zotero.org/users/local/cBuE6Qc1/items/C4NPFPQE"]}]} </w:instrText>
      </w:r>
      <w:r w:rsidR="00631A9C" w:rsidRPr="00A369E7">
        <w:rPr>
          <w:bCs/>
          <w:lang w:bidi="en-US"/>
        </w:rPr>
        <w:fldChar w:fldCharType="separate"/>
      </w:r>
      <w:r w:rsidR="00AA5A41" w:rsidRPr="00AA5A41">
        <w:rPr>
          <w:rFonts w:cs="Times"/>
        </w:rPr>
        <w:t>[84]</w:t>
      </w:r>
      <w:r w:rsidR="00631A9C"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AA5A41" w:rsidRPr="00AA5A41">
          <w:rPr>
            <w:rFonts w:cs="Times"/>
          </w:rPr>
          <w:t>[85]</w:t>
        </w:r>
      </w:fldSimple>
      <w:fldSimple w:instr=" ADDIN ZOTERO_ITEM {&quot;sort&quot;:true,&quot;citationItems&quot;:[{&quot;uri&quot;:[&quot;http://zotero.org/users/local/cBuE6Qc1/items/WTTCUX29&quot;]}]} ">
        <w:r w:rsidR="00AA5A41" w:rsidRPr="00AA5A41">
          <w:rPr>
            <w:rFonts w:cs="Times"/>
          </w:rPr>
          <w:t>[86]</w:t>
        </w:r>
      </w:fldSimple>
      <w:fldSimple w:instr=" ADDIN ZOTERO_ITEM {&quot;sort&quot;:true,&quot;citationItems&quot;:[{&quot;uri&quot;:[&quot;http://zotero.org/users/local/cBuE6Qc1/items/P7C4QDGT&quot;]}]} ">
        <w:r w:rsidR="00AA5A41" w:rsidRPr="00AA5A41">
          <w:rPr>
            <w:rFonts w:cs="Times"/>
          </w:rPr>
          <w:t>[87]</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Default="00422082" w:rsidP="00422082"/>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E22963">
        <w:rPr>
          <w:color w:val="000000"/>
        </w:rPr>
        <w:fldChar w:fldCharType="begin"/>
      </w:r>
      <w:r w:rsidR="00E22963">
        <w:rPr>
          <w:color w:val="000000"/>
        </w:rPr>
        <w:instrText xml:space="preserve"> ADDIN ZOTERO_ITEM {"sort":true,"citationItems":[{"uri":["http://zotero.org/users/local/cBuE6Qc1/items/E9SW9X7U"]}]} </w:instrText>
      </w:r>
      <w:r w:rsidR="00E22963">
        <w:rPr>
          <w:color w:val="000000"/>
        </w:rPr>
        <w:fldChar w:fldCharType="separate"/>
      </w:r>
      <w:r w:rsidR="00AA5A41" w:rsidRPr="00AA5A41">
        <w:rPr>
          <w:rFonts w:cs="Times"/>
        </w:rPr>
        <w:t>[88]</w:t>
      </w:r>
      <w:r w:rsidR="00E22963">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w:t>
      </w:r>
      <w:r w:rsidR="00E22963">
        <w:rPr>
          <w:color w:val="000000"/>
        </w:rPr>
        <w:lastRenderedPageBreak/>
        <w:t>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AA5A41" w:rsidRPr="00AA5A41">
          <w:rPr>
            <w:rFonts w:cs="Times"/>
          </w:rPr>
          <w:t>[89]</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AA5A41" w:rsidRPr="00AA5A41">
          <w:rPr>
            <w:rFonts w:cs="Times"/>
          </w:rPr>
          <w:t>[90]</w:t>
        </w:r>
      </w:fldSimple>
      <w:r>
        <w:t xml:space="preserve"> </w:t>
      </w:r>
      <w:fldSimple w:instr=" ADDIN ZOTERO_ITEM {&quot;sort&quot;:true,&quot;citationItems&quot;:[{&quot;uri&quot;:[&quot;http://zotero.org/users/local/cBuE6Qc1/items/I9ZBKHZG&quot;]}]} ">
        <w:r w:rsidR="00AA5A41" w:rsidRPr="00AA5A41">
          <w:rPr>
            <w:rFonts w:cs="Times"/>
          </w:rPr>
          <w:t>[91]</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AA5A41" w:rsidRPr="00AA5A41">
          <w:rPr>
            <w:rFonts w:cs="Times"/>
          </w:rPr>
          <w:t>[92]</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AA5A41" w:rsidRPr="00AA5A41">
          <w:rPr>
            <w:rFonts w:cs="Times"/>
          </w:rPr>
          <w:t>[93]</w:t>
        </w:r>
      </w:fldSimple>
      <w:r>
        <w:t xml:space="preserve">  have described the use of discrete technologies for understanding social interactions within groups, specifically targeting </w:t>
      </w:r>
      <w:r>
        <w:lastRenderedPageBreak/>
        <w:t xml:space="preserve">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AA5A41" w:rsidRPr="00AA5A41">
          <w:rPr>
            <w:rFonts w:cs="Times"/>
          </w:rPr>
          <w:t>[94]</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AA5A41" w:rsidRPr="00AA5A41">
          <w:rPr>
            <w:rFonts w:cs="Times"/>
          </w:rPr>
          <w:t>[95]</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AA5A41" w:rsidRPr="00AA5A41">
          <w:rPr>
            <w:rFonts w:cs="Times"/>
          </w:rPr>
          <w:t>[96]</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fldChar w:fldCharType="begin"/>
      </w:r>
      <w:r w:rsidR="005008E2">
        <w:instrText xml:space="preserve"> ADDIN ZOTERO_ITEM {"sort":true,"citationItems":[{"uri":["http://zotero.org/users/local/cBuE6Qc1/items/MZ7SMRV4"]}]} </w:instrText>
      </w:r>
      <w:r>
        <w:fldChar w:fldCharType="separate"/>
      </w:r>
      <w:r w:rsidR="00AA5A41" w:rsidRPr="00AA5A41">
        <w:rPr>
          <w:rFonts w:cs="Times"/>
        </w:rPr>
        <w:t>[97]</w:t>
      </w:r>
      <w:r>
        <w:fldChar w:fldCharType="end"/>
      </w:r>
      <w:r>
        <w:t xml:space="preserve"> and </w:t>
      </w:r>
      <w:r>
        <w:fldChar w:fldCharType="begin"/>
      </w:r>
      <w:r w:rsidR="005008E2">
        <w:instrText xml:space="preserve"> ADDIN ZOTERO_ITEM {"sort":true,"citationItems":[{"position":1,"uri":["http://zotero.org/users/local/cBuE6Qc1/items/S6U3Q3NU"]}]} </w:instrText>
      </w:r>
      <w:r>
        <w:fldChar w:fldCharType="separate"/>
      </w:r>
      <w:r w:rsidR="00AA5A41" w:rsidRPr="00AA5A41">
        <w:rPr>
          <w:rFonts w:cs="Times"/>
        </w:rPr>
        <w:t>[74]</w:t>
      </w:r>
      <w:r>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AA5A41" w:rsidRPr="00AA5A41">
          <w:rPr>
            <w:rFonts w:cs="Times"/>
          </w:rPr>
          <w:t>[97]</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AA5A41" w:rsidRPr="00AA5A41">
          <w:rPr>
            <w:rFonts w:cs="Times"/>
          </w:rPr>
          <w:t>[69]</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AA5A41" w:rsidRPr="00AA5A41">
          <w:rPr>
            <w:rFonts w:cs="Times"/>
          </w:rPr>
          <w:t>[74]</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Pr="006E7C1C" w:rsidRDefault="00F80BE4" w:rsidP="006E7C1C"/>
    <w:p w:rsidR="00422082" w:rsidRDefault="00422082" w:rsidP="00422082">
      <w:pPr>
        <w:pStyle w:val="Heading2"/>
      </w:pPr>
      <w:r>
        <w:t>Summary:</w:t>
      </w:r>
    </w:p>
    <w:p w:rsidR="00422082" w:rsidRPr="00422082" w:rsidRDefault="00422082" w:rsidP="00422082"/>
    <w:p w:rsidR="00E22059" w:rsidRDefault="00F43C00" w:rsidP="006F70A3">
      <w:pPr>
        <w:pStyle w:val="Heading1"/>
      </w:pPr>
      <w:r>
        <w:lastRenderedPageBreak/>
        <w:t>Sensing Non-verbal Cues:</w:t>
      </w:r>
    </w:p>
    <w:p w:rsidR="00F43C00" w:rsidRDefault="00F43C00" w:rsidP="006F70A3">
      <w:pPr>
        <w:pStyle w:val="Heading2"/>
      </w:pPr>
      <w:r>
        <w:t>Exocentric sensing</w:t>
      </w:r>
    </w:p>
    <w:p w:rsidR="007426FA" w:rsidRDefault="007426FA" w:rsidP="007426FA"/>
    <w:p w:rsidR="007426FA" w:rsidRDefault="007426FA" w:rsidP="007426FA">
      <w:pPr>
        <w:pStyle w:val="Heading2"/>
      </w:pPr>
      <w:r>
        <w:t>Egocentric sensing</w:t>
      </w:r>
    </w:p>
    <w:p w:rsidR="007426FA" w:rsidRPr="007426FA" w:rsidRDefault="007426FA" w:rsidP="007426FA">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Pr="007426FA">
        <w:fldChar w:fldCharType="begin"/>
      </w:r>
      <w:r>
        <w:instrText xml:space="preserve"> ADDIN ZOTERO_ITEM {"sort":true,"citationItems":[{"uri":["http://zotero.org/users/local/cBuE6Qc1/items/NB687G26"]}]} </w:instrText>
      </w:r>
      <w:r w:rsidRPr="007426FA">
        <w:fldChar w:fldCharType="separate"/>
      </w:r>
      <w:r w:rsidR="00AA5A41" w:rsidRPr="00AA5A41">
        <w:rPr>
          <w:rFonts w:cs="Times"/>
        </w:rPr>
        <w:t>[98]</w:t>
      </w:r>
      <w:r w:rsidRPr="007426FA">
        <w:fldChar w:fldCharType="end"/>
      </w:r>
      <w:r w:rsidRPr="007426FA">
        <w:t xml:space="preserve">. Researchers have used single, double or triple orthogonal axis accelerometers to detect various activities of humans. They all follow the same underlying supervised learning architecture </w:t>
      </w:r>
      <w:r w:rsidRPr="007426FA">
        <w:fldChar w:fldCharType="begin"/>
      </w:r>
      <w:r w:rsidR="00AA5A41">
        <w:instrText xml:space="preserve"> ADDIN ZOTERO_ITEM {"sort":true,"citationItems":[{"uri":["http://zotero.org/users/local/cBuE6Qc1/items/M5WIQ8SV"]}]} </w:instrText>
      </w:r>
      <w:r w:rsidRPr="007426FA">
        <w:fldChar w:fldCharType="separate"/>
      </w:r>
      <w:r w:rsidR="00AA5A41" w:rsidRPr="00AA5A41">
        <w:rPr>
          <w:rFonts w:cs="Times"/>
        </w:rPr>
        <w:t>[99]</w:t>
      </w:r>
      <w:r w:rsidRPr="007426FA">
        <w:fldChar w:fldCharType="end"/>
      </w:r>
      <w:r w:rsidRPr="007426FA">
        <w:t xml:space="preserve"> with difference in learning algorithm used. A simplified representation of the same is shown in Figure 1. </w:t>
      </w:r>
    </w:p>
    <w:p w:rsidR="007426FA" w:rsidRPr="007426FA" w:rsidRDefault="007426FA" w:rsidP="007426FA">
      <w:r>
        <w:rPr>
          <w:noProof/>
          <w:lang w:eastAsia="en-US"/>
        </w:rPr>
        <w:drawing>
          <wp:inline distT="0" distB="0" distL="0" distR="0">
            <wp:extent cx="4029075" cy="3238500"/>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029075" cy="3238500"/>
                    </a:xfrm>
                    <a:prstGeom prst="rect">
                      <a:avLst/>
                    </a:prstGeom>
                    <a:noFill/>
                    <a:ln w="9525">
                      <a:noFill/>
                      <a:miter lim="800000"/>
                      <a:headEnd/>
                      <a:tailEnd/>
                    </a:ln>
                  </pic:spPr>
                </pic:pic>
              </a:graphicData>
            </a:graphic>
          </wp:inline>
        </w:drawing>
      </w:r>
    </w:p>
    <w:p w:rsidR="007426FA" w:rsidRPr="007426FA" w:rsidRDefault="007426FA" w:rsidP="007426FA">
      <w:r w:rsidRPr="007426FA">
        <w:t>Fig. 1: Training and testing phases of a typical learning framework found in literature.</w:t>
      </w:r>
    </w:p>
    <w:p w:rsidR="007426FA" w:rsidRPr="007426FA" w:rsidRDefault="007426FA" w:rsidP="007426FA"/>
    <w:p w:rsidR="007426FA" w:rsidRPr="007426FA" w:rsidRDefault="007426FA" w:rsidP="007426FA">
      <w:r w:rsidRPr="007426FA">
        <w:t xml:space="preserve">In </w:t>
      </w:r>
      <w:r w:rsidRPr="007426FA">
        <w:fldChar w:fldCharType="begin"/>
      </w:r>
      <w:r>
        <w:instrText xml:space="preserve"> ADDIN ZOTERO_ITEM {"sort":true,"citationItems":[{"uri":["http://zotero.org/users/local/cBuE6Qc1/items/TRRVZ8XN"]}]} </w:instrText>
      </w:r>
      <w:r w:rsidRPr="007426FA">
        <w:fldChar w:fldCharType="separate"/>
      </w:r>
      <w:r w:rsidR="00AA5A41" w:rsidRPr="00AA5A41">
        <w:rPr>
          <w:rFonts w:cs="Times"/>
        </w:rPr>
        <w:t>[100]</w:t>
      </w:r>
      <w:r w:rsidRPr="007426FA">
        <w:fldChar w:fldCharType="end"/>
      </w:r>
      <w:r w:rsidRPr="007426FA">
        <w:t xml:space="preserve">, the researchers provide a nice discussion on some of the ambulatory movements that can be extracted from accelerometers. Five bi-axial accelerometers are used in </w:t>
      </w:r>
      <w:r w:rsidRPr="007426FA">
        <w:fldChar w:fldCharType="begin"/>
      </w:r>
      <w:r>
        <w:instrText xml:space="preserve"> ADDIN ZOTERO_ITEM {"sort":true,"citationItems":[{"position":1,"uri":["http://zotero.org/users/local/cBuE6Qc1/items/NB687G26"]}]} </w:instrText>
      </w:r>
      <w:r w:rsidRPr="007426FA">
        <w:fldChar w:fldCharType="separate"/>
      </w:r>
      <w:r w:rsidR="00AA5A41" w:rsidRPr="00AA5A41">
        <w:rPr>
          <w:rFonts w:cs="Times"/>
        </w:rPr>
        <w:t>[98]</w:t>
      </w:r>
      <w:r w:rsidRPr="007426FA">
        <w:fldChar w:fldCharType="end"/>
      </w:r>
      <w:r w:rsidRPr="007426FA">
        <w:t xml:space="preserve">, along with a decision tree classifier to detect and recognize 20 different activities of daily life. They report a </w:t>
      </w:r>
      <w:r w:rsidRPr="007426FA">
        <w:lastRenderedPageBreak/>
        <w:t xml:space="preserve">recognition rate of over 85%. In </w:t>
      </w:r>
      <w:r w:rsidRPr="007426FA">
        <w:fldChar w:fldCharType="begin"/>
      </w:r>
      <w:r>
        <w:instrText xml:space="preserve"> ADDIN ZOTERO_ITEM {"sort":true,"citationItems":[{"position":2,"uri":["http://zotero.org/users/local/cBuE6Qc1/items/NB687G26"]}]} </w:instrText>
      </w:r>
      <w:r w:rsidRPr="007426FA">
        <w:fldChar w:fldCharType="separate"/>
      </w:r>
      <w:r w:rsidR="00AA5A41" w:rsidRPr="00AA5A41">
        <w:rPr>
          <w:rFonts w:cs="Times"/>
        </w:rPr>
        <w:t>[98]</w:t>
      </w:r>
      <w:r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Pr="007426FA">
        <w:fldChar w:fldCharType="begin"/>
      </w:r>
      <w:r>
        <w:instrText xml:space="preserve"> ADDIN ZOTERO_ITEM {"sort":true,"citationItems":[{"uri":["http://zotero.org/users/local/cBuE6Qc1/items/IKZVVH4K"]}]} </w:instrText>
      </w:r>
      <w:r w:rsidRPr="007426FA">
        <w:fldChar w:fldCharType="separate"/>
      </w:r>
      <w:r w:rsidR="00AA5A41" w:rsidRPr="00AA5A41">
        <w:rPr>
          <w:rFonts w:cs="Times"/>
        </w:rPr>
        <w:t>[101]</w:t>
      </w:r>
      <w:r w:rsidRPr="007426FA">
        <w:fldChar w:fldCharType="end"/>
      </w:r>
      <w:r w:rsidRPr="007426FA">
        <w:t xml:space="preserve"> with a subject independent accuracy of 64%. Since each dimension of the accelerometer data is similar to audio waveform, popular Hidden Markov Models </w:t>
      </w:r>
      <w:r w:rsidRPr="007426FA">
        <w:fldChar w:fldCharType="begin"/>
      </w:r>
      <w:r>
        <w:instrText xml:space="preserve"> ADDIN ZOTERO_ITEM {"sort":true,"citationItems":[{"uri":["http://zotero.org/users/local/cBuE6Qc1/items/SI4JVGV8"]}]} </w:instrText>
      </w:r>
      <w:r w:rsidRPr="007426FA">
        <w:fldChar w:fldCharType="separate"/>
      </w:r>
      <w:r w:rsidR="00AA5A41" w:rsidRPr="00AA5A41">
        <w:rPr>
          <w:rFonts w:cs="Times"/>
        </w:rPr>
        <w:t>[102]</w:t>
      </w:r>
      <w:r w:rsidRPr="007426FA">
        <w:fldChar w:fldCharType="end"/>
      </w:r>
      <w:r w:rsidRPr="007426FA">
        <w:t xml:space="preserve"> can be used to learn motion patterns. Reference </w:t>
      </w:r>
      <w:r w:rsidRPr="007426FA">
        <w:fldChar w:fldCharType="begin"/>
      </w:r>
      <w:r>
        <w:instrText xml:space="preserve"> ADDIN ZOTERO_ITEM {"sort":true,"citationItems":[{"uri":["http://zotero.org/users/local/cBuE6Qc1/items/7W6TJ32H"]}]} </w:instrText>
      </w:r>
      <w:r w:rsidRPr="007426FA">
        <w:fldChar w:fldCharType="separate"/>
      </w:r>
      <w:r w:rsidR="00AA5A41" w:rsidRPr="00AA5A41">
        <w:rPr>
          <w:rFonts w:cs="Times"/>
        </w:rPr>
        <w:t>[103]</w:t>
      </w:r>
      <w:r w:rsidRPr="007426FA">
        <w:fldChar w:fldCharType="end"/>
      </w:r>
      <w:r w:rsidRPr="007426FA">
        <w:t xml:space="preserve"> used HMM to learn the accelerometer data for specific tasks performed by participants and reports a recognition rate of over 90%. In </w:t>
      </w:r>
      <w:r w:rsidRPr="007426FA">
        <w:fldChar w:fldCharType="begin"/>
      </w:r>
      <w:r>
        <w:instrText xml:space="preserve"> ADDIN ZOTERO_ITEM {"sort":true,"citationItems":[{"uri":["http://zotero.org/users/local/cBuE6Qc1/items/T5UB3QXI"]}]} </w:instrText>
      </w:r>
      <w:r w:rsidRPr="007426FA">
        <w:fldChar w:fldCharType="separate"/>
      </w:r>
      <w:r w:rsidR="00AA5A41" w:rsidRPr="00AA5A41">
        <w:rPr>
          <w:rFonts w:cs="Times"/>
        </w:rPr>
        <w:t>[104]</w:t>
      </w:r>
      <w:r w:rsidRPr="007426FA">
        <w:fldChar w:fldCharType="end"/>
      </w:r>
      <w:r w:rsidRPr="007426FA">
        <w:t xml:space="preserve">, researchers have used two accelerometers placed on the arms of Kung-Fu practitioner and report a recognition accuracy of 3 Kung-Fu arm movements at 96.6%. Research work </w:t>
      </w:r>
      <w:r w:rsidRPr="007426FA">
        <w:fldChar w:fldCharType="begin"/>
      </w:r>
      <w:r>
        <w:instrText xml:space="preserve"> ADDIN ZOTERO_ITEM {"sort":true,"citationItems":[{"uri":["http://zotero.org/users/local/cBuE6Qc1/items/WH6WXEAV"]}]} </w:instrText>
      </w:r>
      <w:r w:rsidRPr="007426FA">
        <w:fldChar w:fldCharType="separate"/>
      </w:r>
      <w:r w:rsidR="00AA5A41" w:rsidRPr="00AA5A41">
        <w:rPr>
          <w:rFonts w:cs="Times"/>
        </w:rPr>
        <w:t>[105]</w:t>
      </w:r>
      <w:r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Pr="007426FA">
        <w:fldChar w:fldCharType="begin"/>
      </w:r>
      <w:r w:rsidR="00AA5A41">
        <w:instrText xml:space="preserve"> ADDIN ZOTERO_ITEM {"sort":true,"citationItems":[{"uri":["http://zotero.org/users/local/cBuE6Qc1/items/2VQVVJZ5"]}]} </w:instrText>
      </w:r>
      <w:r w:rsidRPr="007426FA">
        <w:fldChar w:fldCharType="separate"/>
      </w:r>
      <w:r w:rsidR="00AA5A41" w:rsidRPr="00AA5A41">
        <w:rPr>
          <w:rFonts w:cs="Times"/>
        </w:rPr>
        <w:t>[106]</w:t>
      </w:r>
      <w:r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Pr="007426FA">
        <w:fldChar w:fldCharType="begin"/>
      </w:r>
      <w:r>
        <w:instrText xml:space="preserve"> ADDIN ZOTERO_ITEM {"sort":true,"citationItems":[{"uri":["http://zotero.org/users/local/cBuE6Qc1/items/A8F693PS"]}]} </w:instrText>
      </w:r>
      <w:r w:rsidRPr="007426FA">
        <w:fldChar w:fldCharType="separate"/>
      </w:r>
      <w:r w:rsidR="00AA5A41" w:rsidRPr="00AA5A41">
        <w:rPr>
          <w:rFonts w:cs="Times"/>
        </w:rPr>
        <w:t>[107]</w:t>
      </w:r>
      <w:r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p>
    <w:p w:rsidR="00F43C00" w:rsidRDefault="00F43C00" w:rsidP="006F70A3">
      <w:pPr>
        <w:pStyle w:val="Heading2"/>
      </w:pPr>
      <w:r>
        <w:t>Summary:</w:t>
      </w:r>
    </w:p>
    <w:p w:rsidR="0012513D" w:rsidRDefault="00F43C00" w:rsidP="006F70A3">
      <w:pPr>
        <w:pStyle w:val="Heading1"/>
      </w:pPr>
      <w:r>
        <w:t>Processing Non-verbal Cues:</w:t>
      </w:r>
    </w:p>
    <w:p w:rsidR="00F43C00" w:rsidRDefault="00F43C00" w:rsidP="006F70A3">
      <w:pPr>
        <w:pStyle w:val="Heading2"/>
      </w:pPr>
      <w:r>
        <w:t>Summary:</w:t>
      </w:r>
    </w:p>
    <w:p w:rsidR="00F43C00" w:rsidRDefault="00F43C00" w:rsidP="006F70A3">
      <w:pPr>
        <w:pStyle w:val="Heading1"/>
      </w:pPr>
      <w:r>
        <w:t>Delivering Non-verbal Cues:</w:t>
      </w:r>
      <w:r>
        <w:tab/>
      </w:r>
    </w:p>
    <w:p w:rsidR="00F43C00" w:rsidRDefault="00F43C00" w:rsidP="006F70A3">
      <w:pPr>
        <w:pStyle w:val="Heading2"/>
      </w:pPr>
      <w:r>
        <w:t>Summary:</w:t>
      </w:r>
    </w:p>
    <w:p w:rsidR="00F43C00" w:rsidRDefault="00F43C00" w:rsidP="006F70A3">
      <w:pPr>
        <w:pStyle w:val="Heading1"/>
      </w:pPr>
      <w:r>
        <w:t>Research Questions:</w:t>
      </w:r>
    </w:p>
    <w:p w:rsidR="00F43C00" w:rsidRDefault="00F43C00" w:rsidP="006F70A3">
      <w:pPr>
        <w:pStyle w:val="ListParagraph"/>
        <w:outlineLvl w:val="1"/>
      </w:pPr>
      <w:r>
        <w:t>What are the most important non-verbal cues that are important for enriching social interactions for people who are blind and visually impaired?</w:t>
      </w:r>
    </w:p>
    <w:p w:rsidR="00F43C00" w:rsidRDefault="00F43C00" w:rsidP="006F70A3">
      <w:pPr>
        <w:pStyle w:val="ListParagraph"/>
        <w:outlineLvl w:val="1"/>
      </w:pPr>
      <w:r>
        <w:t xml:space="preserve">What assistive technology framework can be developed towards addressing the important </w:t>
      </w:r>
      <w:r w:rsidR="0012513D">
        <w:t>needs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5F7439">
      <w:pPr>
        <w:outlineLvl w:val="1"/>
      </w:pPr>
      <w:r>
        <w:t>References:</w:t>
      </w:r>
    </w:p>
    <w:p w:rsidR="00AA5A41" w:rsidRDefault="00631A9C">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AA5A41">
        <w:rPr>
          <w:rFonts w:ascii="Times New Roman" w:hAnsi="Times New Roman" w:cs="Times New Roman"/>
          <w:szCs w:val="24"/>
        </w:rPr>
        <w:t>[1]</w:t>
      </w:r>
      <w:r w:rsidR="00AA5A41">
        <w:rPr>
          <w:rFonts w:ascii="Times New Roman" w:hAnsi="Times New Roman" w:cs="Times New Roman"/>
          <w:szCs w:val="24"/>
        </w:rPr>
        <w:tab/>
        <w:t xml:space="preserve">A. Perret-Clermont, C. Pontecorvo, L.B. Resnick, T. Zittoun, and B. Burge, </w:t>
      </w:r>
      <w:r w:rsidR="00AA5A41">
        <w:rPr>
          <w:rFonts w:ascii="Times New Roman" w:hAnsi="Times New Roman" w:cs="Times New Roman"/>
          <w:i/>
          <w:iCs/>
          <w:szCs w:val="24"/>
        </w:rPr>
        <w:t>Joining Society: Social Interaction and Learning in Adolescence and Youth</w:t>
      </w:r>
      <w:r w:rsidR="00AA5A41">
        <w:rPr>
          <w:rFonts w:ascii="Times New Roman" w:hAnsi="Times New Roman" w:cs="Times New Roman"/>
          <w:szCs w:val="24"/>
        </w:rPr>
        <w:t>, Cambridge University Press, 200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xml:space="preserve">, Routledge, </w:t>
      </w:r>
      <w:r>
        <w:rPr>
          <w:rFonts w:ascii="Times New Roman" w:hAnsi="Times New Roman" w:cs="Times New Roman"/>
          <w:szCs w:val="24"/>
        </w:rPr>
        <w:lastRenderedPageBreak/>
        <w:t>200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vol. 288, Oct. 2002, pp. 1728-173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46]</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P. Ekman, “Nonverbal Communication: Movements with Precise Meanings,” 197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The communicative functions of touch in humans, nonhuman primates, and rats: a review and synthesis of the empirical research.(infants),” 200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C.E. Izard, “maximally discriminative facial movement coding system,” 197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8]</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9]</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B. McAdam and C.M. O'Cleirigh, “Self-monitoring and verbal feedback to reduce 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w:t>
      </w:r>
      <w:r>
        <w:rPr>
          <w:rFonts w:ascii="Times New Roman" w:hAnsi="Times New Roman" w:cs="Times New Roman"/>
          <w:szCs w:val="24"/>
        </w:rPr>
        <w:lastRenderedPageBreak/>
        <w:t>17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S. ur Rehman, Li Liu, and Haibo Li, “Manifold of Facial Expressions for Tactile Perception,” 2007, pp. 239-24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Vancouver, British Columbia, Canada: ACM, 2008, pp. 1061-107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L. Bao and S.S. Intille, “Activity recognition from user-annotated acceleration data,” 2004, pp. 1-17.</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 xml:space="preserve">S.B. Kotsiantis, “Supervised machine learning: a review of classification techniques,” </w:t>
      </w:r>
      <w:r>
        <w:rPr>
          <w:rFonts w:ascii="Times New Roman" w:hAnsi="Times New Roman" w:cs="Times New Roman"/>
          <w:i/>
          <w:iCs/>
          <w:szCs w:val="24"/>
        </w:rPr>
        <w:t>Informatica</w:t>
      </w:r>
      <w:r>
        <w:rPr>
          <w:rFonts w:ascii="Times New Roman" w:hAnsi="Times New Roman" w:cs="Times New Roman"/>
          <w:szCs w:val="24"/>
        </w:rPr>
        <w:t>,  vol. 31, 2007, pp. 249-26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O. Amft, H. Junker, and G. Troster, “Detection of eating and drinking arm gestures using inertial body-worn sensors,” 2005, pp. 160-16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G. Chambers, S. Venkatesh, G. West, and H. Bui, “Hierarchical recognition of intentional human gestures for sports video annotation,” 2002, pp. 1082-1085 vol.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xml:space="preserve">,  vol. </w:t>
      </w:r>
      <w:r>
        <w:rPr>
          <w:rFonts w:ascii="Times New Roman" w:hAnsi="Times New Roman" w:cs="Times New Roman"/>
          <w:szCs w:val="24"/>
        </w:rPr>
        <w:lastRenderedPageBreak/>
        <w:t>15, 1999, pp. 571-58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5F7439" w:rsidRDefault="00631A9C" w:rsidP="005F7439">
      <w:pPr>
        <w:outlineLvl w:val="1"/>
      </w:pPr>
      <w:r>
        <w:fldChar w:fldCharType="end"/>
      </w:r>
    </w:p>
    <w:sectPr w:rsidR="005F7439" w:rsidSect="00BB156A">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D3FD6" w:rsidRDefault="003D3FD6" w:rsidP="00125433">
      <w:r>
        <w:separator/>
      </w:r>
    </w:p>
  </w:endnote>
  <w:endnote w:type="continuationSeparator" w:id="0">
    <w:p w:rsidR="003D3FD6" w:rsidRDefault="003D3FD6" w:rsidP="0012543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D3FD6" w:rsidRDefault="003D3FD6" w:rsidP="00125433">
      <w:r>
        <w:separator/>
      </w:r>
    </w:p>
  </w:footnote>
  <w:footnote w:type="continuationSeparator" w:id="0">
    <w:p w:rsidR="003D3FD6" w:rsidRDefault="003D3FD6" w:rsidP="00125433">
      <w:r>
        <w:continuationSeparator/>
      </w:r>
    </w:p>
  </w:footnote>
  <w:footnote w:id="1">
    <w:p w:rsidR="006E7C1C" w:rsidRDefault="006E7C1C">
      <w:pPr>
        <w:pStyle w:val="FootnoteText"/>
      </w:pPr>
      <w:r w:rsidRPr="009544F9">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6E7C1C" w:rsidRDefault="006E7C1C">
      <w:pPr>
        <w:pStyle w:val="FootnoteText"/>
      </w:pPr>
      <w:r w:rsidRPr="009544F9">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rsids>
    <w:rsidRoot w:val="00F43C00"/>
    <w:rsid w:val="00004925"/>
    <w:rsid w:val="000202EC"/>
    <w:rsid w:val="00021915"/>
    <w:rsid w:val="000553D0"/>
    <w:rsid w:val="00094151"/>
    <w:rsid w:val="000A7BD4"/>
    <w:rsid w:val="000E2406"/>
    <w:rsid w:val="000F41A2"/>
    <w:rsid w:val="000F5F6F"/>
    <w:rsid w:val="00101FBF"/>
    <w:rsid w:val="0010412F"/>
    <w:rsid w:val="0012513D"/>
    <w:rsid w:val="00125433"/>
    <w:rsid w:val="00185CBB"/>
    <w:rsid w:val="001A13D0"/>
    <w:rsid w:val="00215B8E"/>
    <w:rsid w:val="00215F80"/>
    <w:rsid w:val="00254B97"/>
    <w:rsid w:val="0028098B"/>
    <w:rsid w:val="002853C2"/>
    <w:rsid w:val="002A5FD8"/>
    <w:rsid w:val="002C148C"/>
    <w:rsid w:val="00305326"/>
    <w:rsid w:val="00320445"/>
    <w:rsid w:val="00352DE8"/>
    <w:rsid w:val="003B19D8"/>
    <w:rsid w:val="003D2255"/>
    <w:rsid w:val="003D3FD6"/>
    <w:rsid w:val="003F0B28"/>
    <w:rsid w:val="003F44A4"/>
    <w:rsid w:val="004052A7"/>
    <w:rsid w:val="004121C3"/>
    <w:rsid w:val="00416001"/>
    <w:rsid w:val="00422082"/>
    <w:rsid w:val="004425E7"/>
    <w:rsid w:val="0044583A"/>
    <w:rsid w:val="00454340"/>
    <w:rsid w:val="0045660C"/>
    <w:rsid w:val="004628EA"/>
    <w:rsid w:val="004722E1"/>
    <w:rsid w:val="00495064"/>
    <w:rsid w:val="005008E2"/>
    <w:rsid w:val="00501188"/>
    <w:rsid w:val="005132FE"/>
    <w:rsid w:val="005143CE"/>
    <w:rsid w:val="005264B1"/>
    <w:rsid w:val="00531D77"/>
    <w:rsid w:val="00533FE3"/>
    <w:rsid w:val="00553489"/>
    <w:rsid w:val="00553996"/>
    <w:rsid w:val="00596EE1"/>
    <w:rsid w:val="005E6130"/>
    <w:rsid w:val="005F7439"/>
    <w:rsid w:val="00631A9C"/>
    <w:rsid w:val="00635132"/>
    <w:rsid w:val="00637863"/>
    <w:rsid w:val="006A19E0"/>
    <w:rsid w:val="006C21E5"/>
    <w:rsid w:val="006D07BC"/>
    <w:rsid w:val="006E7C1C"/>
    <w:rsid w:val="006F70A3"/>
    <w:rsid w:val="007029BD"/>
    <w:rsid w:val="00712BBA"/>
    <w:rsid w:val="00720A6F"/>
    <w:rsid w:val="0072753A"/>
    <w:rsid w:val="007277C5"/>
    <w:rsid w:val="007426FA"/>
    <w:rsid w:val="00783AE6"/>
    <w:rsid w:val="007A7E60"/>
    <w:rsid w:val="007F29D5"/>
    <w:rsid w:val="007F340B"/>
    <w:rsid w:val="00824851"/>
    <w:rsid w:val="008C480B"/>
    <w:rsid w:val="008E7BFF"/>
    <w:rsid w:val="00933784"/>
    <w:rsid w:val="009544F9"/>
    <w:rsid w:val="00986A09"/>
    <w:rsid w:val="009B78E0"/>
    <w:rsid w:val="00A15F50"/>
    <w:rsid w:val="00A369E7"/>
    <w:rsid w:val="00A54363"/>
    <w:rsid w:val="00A83D76"/>
    <w:rsid w:val="00A86569"/>
    <w:rsid w:val="00AA5A41"/>
    <w:rsid w:val="00AC4AB6"/>
    <w:rsid w:val="00AD3428"/>
    <w:rsid w:val="00AD531E"/>
    <w:rsid w:val="00AF3BE4"/>
    <w:rsid w:val="00B40871"/>
    <w:rsid w:val="00B503BB"/>
    <w:rsid w:val="00B85972"/>
    <w:rsid w:val="00B90341"/>
    <w:rsid w:val="00BB156A"/>
    <w:rsid w:val="00BB2AE9"/>
    <w:rsid w:val="00BC6AB0"/>
    <w:rsid w:val="00BD4AB3"/>
    <w:rsid w:val="00BE6FEB"/>
    <w:rsid w:val="00C36B8E"/>
    <w:rsid w:val="00C45801"/>
    <w:rsid w:val="00CB3487"/>
    <w:rsid w:val="00CB7D5A"/>
    <w:rsid w:val="00CD2869"/>
    <w:rsid w:val="00D141E3"/>
    <w:rsid w:val="00D53F09"/>
    <w:rsid w:val="00D65AFD"/>
    <w:rsid w:val="00D76381"/>
    <w:rsid w:val="00E22059"/>
    <w:rsid w:val="00E22963"/>
    <w:rsid w:val="00E3306A"/>
    <w:rsid w:val="00E558FD"/>
    <w:rsid w:val="00E639AF"/>
    <w:rsid w:val="00E81068"/>
    <w:rsid w:val="00EA2E89"/>
    <w:rsid w:val="00EA6121"/>
    <w:rsid w:val="00F30F91"/>
    <w:rsid w:val="00F3234D"/>
    <w:rsid w:val="00F43C00"/>
    <w:rsid w:val="00F80BE4"/>
    <w:rsid w:val="00F917D1"/>
    <w:rsid w:val="00FB4165"/>
    <w:rsid w:val="00FC0A28"/>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s>
</file>

<file path=word/webSettings.xml><?xml version="1.0" encoding="utf-8"?>
<w:webSettings xmlns:r="http://schemas.openxmlformats.org/officeDocument/2006/relationships" xmlns:w="http://schemas.openxmlformats.org/wordprocessingml/2006/main">
  <w:divs>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0D74C3-3461-4918-9F7A-8C2A30361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9</TotalTime>
  <Pages>22</Pages>
  <Words>11533</Words>
  <Characters>65741</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771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37</cp:revision>
  <dcterms:created xsi:type="dcterms:W3CDTF">2009-11-14T01:18:00Z</dcterms:created>
  <dcterms:modified xsi:type="dcterms:W3CDTF">2009-11-15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Wc0mL6Tk"/&gt;&lt;style id="http://www.zotero.org/styles/ieee" hasBibliography="0"/&gt;&lt;prefs&gt;&lt;pref name="fieldType" value="Field"/&gt;&lt;pref name="noteType" value="0"/&gt;&lt;/prefs&gt;&lt;/data&gt;</vt:lpwstr>
  </property>
</Properties>
</file>